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AE56BC" w:rsidRDefault="004B1663" w:rsidP="00D075DC">
      <w:pPr>
        <w:pStyle w:val="Heading1"/>
        <w:spacing w:after="120"/>
        <w:ind w:left="432"/>
        <w:jc w:val="center"/>
        <w:rPr>
          <w:lang w:val="en-US"/>
        </w:rP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1D4C2F5B"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629492E9" w:rsidR="00003695" w:rsidRPr="00C01BF1" w:rsidRDefault="001A7267" w:rsidP="00C01BF1">
      <w:pPr>
        <w:pStyle w:val="MainText"/>
        <w:ind w:firstLine="0"/>
      </w:pPr>
      <w:r w:rsidRPr="001A7267">
        <w:t xml:space="preserve">Flex power is a capability of GNSS satellites that enables programmable output power redistribution. Detecting these changes is crucial, as they significantly influence the satellite </w:t>
      </w:r>
      <w:r w:rsidR="00BF0C77">
        <w:t>hardware-related bias</w:t>
      </w:r>
      <w:r w:rsidR="00BF0C77">
        <w:rPr>
          <w:rFonts w:hint="eastAsia"/>
        </w:rPr>
        <w:t xml:space="preserve"> </w:t>
      </w:r>
      <w:r w:rsidRPr="001A7267">
        <w:t xml:space="preserve">estimation and positioning accuracy. </w:t>
      </w:r>
      <w:r w:rsidR="00AB259E">
        <w:t>P</w:t>
      </w:r>
      <w:r w:rsidRPr="001A7267">
        <w:t xml:space="preserve">revious methods rely on </w:t>
      </w:r>
      <w:r w:rsidR="00171CB6">
        <w:t>the baselin</w:t>
      </w:r>
      <w:r w:rsidR="00281B46">
        <w:t>e</w:t>
      </w:r>
      <w:r w:rsidRPr="001A7267">
        <w:t xml:space="preserve"> modeling of historical data for difference detection or on using sliding window approaches to capture </w:t>
      </w:r>
      <w:r w:rsidR="004B7E1F">
        <w:t xml:space="preserve">step </w:t>
      </w:r>
      <w:r w:rsidR="00C627AD">
        <w:t>edges</w:t>
      </w:r>
      <w:r w:rsidRPr="001A7267">
        <w:t>.</w:t>
      </w:r>
      <w:r w:rsidR="00E96F98" w:rsidRPr="00E96F98">
        <w:t xml:space="preserve"> These detection methods need either amount of labeled data or are time-consuming.</w:t>
      </w:r>
      <w:r w:rsidRPr="001A7267">
        <w:t xml:space="preserve"> We propose a novel flex power detection method, Adaptive Flex Power Detector–Dynamic Time Warping (AFPD-DTW), based on inter-day difference</w:t>
      </w:r>
      <w:r w:rsidR="008D2060">
        <w:rPr>
          <w:rFonts w:hint="eastAsia"/>
        </w:rPr>
        <w:t>s</w:t>
      </w:r>
      <w:r w:rsidRPr="001A7267">
        <w:t xml:space="preserve">. </w:t>
      </w:r>
      <w:r w:rsidR="00A603EA">
        <w:t>Taking advantage of</w:t>
      </w:r>
      <w:r w:rsidR="00CE5BE2">
        <w:rPr>
          <w:rFonts w:hint="eastAsia"/>
        </w:rPr>
        <w:t xml:space="preserve"> </w:t>
      </w:r>
      <w:r w:rsidRPr="001A7267">
        <w:t>the</w:t>
      </w:r>
      <w:r w:rsidR="001451B5">
        <w:t xml:space="preserve"> </w:t>
      </w:r>
      <w:r w:rsidR="001451B5" w:rsidRPr="001A7267">
        <w:t>Dynamic Time Warping</w:t>
      </w:r>
      <w:r w:rsidR="001451B5" w:rsidRPr="001451B5">
        <w:t xml:space="preserve"> (DTW</w:t>
      </w:r>
      <w:r w:rsidR="001451B5" w:rsidRPr="001451B5">
        <w:rPr>
          <w:rFonts w:eastAsia="SimSun"/>
          <w:lang w:val="en-US"/>
        </w:rPr>
        <w:t>)</w:t>
      </w:r>
      <w:r w:rsidR="006F4BC8" w:rsidRPr="001451B5">
        <w:t>,</w:t>
      </w:r>
      <w:r w:rsidR="006F4BC8">
        <w:t xml:space="preserve"> </w:t>
      </w:r>
      <w:r w:rsidR="00DC1075">
        <w:t>it</w:t>
      </w:r>
      <w:r w:rsidRPr="001A7267">
        <w:t xml:space="preserve"> address</w:t>
      </w:r>
      <w:r w:rsidR="009F2707">
        <w:t>es</w:t>
      </w:r>
      <w:r w:rsidRPr="001A7267">
        <w:t xml:space="preserve"> the temporal misalignment caused by GNSS orbital periodicity</w:t>
      </w:r>
      <w:r w:rsidR="003815C5">
        <w:t xml:space="preserve"> </w:t>
      </w:r>
      <w:r w:rsidR="001451B5">
        <w:t xml:space="preserve">based on </w:t>
      </w:r>
      <w:r w:rsidR="001451B5" w:rsidRPr="001A7267">
        <w:t>diurnal patterns in carrier-to-noise density ratio (C/N0)</w:t>
      </w:r>
      <w:r w:rsidRPr="001A7267">
        <w:t>. Our method requires as few as eight stations to achieve high accuracy in both post-processing (99.83%) and real-time detection (99.88%)</w:t>
      </w:r>
      <w:r w:rsidR="00C67374">
        <w:rPr>
          <w:lang w:val="en-US"/>
        </w:rPr>
        <w:t>.</w:t>
      </w:r>
      <w:r w:rsidR="008D2F81">
        <w:t xml:space="preserve"> </w:t>
      </w:r>
      <w:r w:rsidR="00C67374">
        <w:t>This efficiency also makes it</w:t>
      </w:r>
      <w:r w:rsidRPr="001A7267">
        <w:t xml:space="preserve"> 20-fold faster than the previous sliding-window method. Unlike empirical modeling, our approach offers a </w:t>
      </w:r>
      <w:r w:rsidR="00AB56C2">
        <w:t>simplified</w:t>
      </w:r>
      <w:r w:rsidRPr="001A7267">
        <w:t xml:space="preserve"> deployment without the need for any historical data, ensuring excellent generalizability across constellations and frequencies</w:t>
      </w:r>
      <w:r w:rsidR="00997EC8" w:rsidRPr="00C01BF1">
        <w:t>.</w:t>
      </w:r>
      <w:r w:rsidR="00D204BF">
        <w:t xml:space="preserve"> The source code is available and provided </w:t>
      </w:r>
      <w:r w:rsidR="00D601DC">
        <w:t>on</w:t>
      </w:r>
      <w:r w:rsidR="00D204BF">
        <w:t xml:space="preserve"> </w:t>
      </w:r>
      <w:r w:rsidR="004F1264">
        <w:t>GitHub</w:t>
      </w:r>
      <w:r w:rsidR="00FF227D">
        <w:t xml:space="preserve"> </w:t>
      </w:r>
      <w:r w:rsidR="00D204BF">
        <w:t>(</w:t>
      </w:r>
      <w:r w:rsidR="00D204BF" w:rsidRPr="00D204BF">
        <w:t>https://github.com/BlackiePiggy/AFPD.git</w:t>
      </w:r>
      <w:r w:rsidR="00D204BF">
        <w:t>).</w:t>
      </w:r>
    </w:p>
    <w:p w14:paraId="5960C2C9" w14:textId="4A69C8EC"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AD6839">
        <w:rPr>
          <w:rFonts w:hint="eastAsia"/>
        </w:rPr>
        <w:t>GNSS</w:t>
      </w:r>
      <w:r w:rsidR="00475A10" w:rsidRPr="004C519C">
        <w:t xml:space="preserve">;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E37E54" w:rsidRDefault="003D1494" w:rsidP="00B61BD7">
      <w:pPr>
        <w:pStyle w:val="Heading1"/>
        <w:rPr>
          <w:lang w:val="en-US"/>
        </w:rPr>
      </w:pPr>
      <w:r w:rsidRPr="00B61BD7">
        <w:lastRenderedPageBreak/>
        <w:t>Introduction</w:t>
      </w:r>
    </w:p>
    <w:p w14:paraId="550CF170" w14:textId="7B761E3F" w:rsidR="009E7815" w:rsidRPr="007C4062" w:rsidRDefault="00255DBB" w:rsidP="005A75E0">
      <w:pPr>
        <w:pStyle w:val="MainText"/>
        <w:ind w:firstLine="0"/>
      </w:pPr>
      <w:r w:rsidRPr="007C4062">
        <w:rPr>
          <w:rFonts w:hint="eastAsia"/>
        </w:rPr>
        <w:t>Fle</w:t>
      </w:r>
      <w:r w:rsidRPr="007C4062">
        <w:t xml:space="preserve">x power </w:t>
      </w:r>
      <w:r w:rsidR="000656BF" w:rsidRPr="007C4062">
        <w:t>of GPS</w:t>
      </w:r>
      <w:r w:rsidR="000656BF" w:rsidRPr="007C4062">
        <w:rPr>
          <w:rFonts w:hint="eastAsia"/>
        </w:rPr>
        <w:t xml:space="preserve"> </w:t>
      </w:r>
      <w:r w:rsidR="00EE542E">
        <w:t>enables</w:t>
      </w:r>
      <w:r w:rsidR="009E7815" w:rsidRPr="007C4062">
        <w:t xml:space="preserve"> signal enhancement within </w:t>
      </w:r>
      <w:r w:rsidR="00C2379A" w:rsidRPr="007C4062">
        <w:t xml:space="preserve">the </w:t>
      </w:r>
      <w:r w:rsidR="00BE6702">
        <w:rPr>
          <w:rFonts w:hint="eastAsia"/>
        </w:rPr>
        <w:t>range</w:t>
      </w:r>
      <w:r w:rsidR="00BE6702">
        <w:rPr>
          <w:lang w:val="en-US"/>
        </w:rPr>
        <w:t xml:space="preserve"> of </w:t>
      </w:r>
      <w:r w:rsidR="009E7815" w:rsidRPr="007C4062">
        <w:t>-150dBW for individual signal components</w:t>
      </w:r>
      <w:r w:rsidR="009A4D89" w:rsidRPr="007C4062">
        <w:t xml:space="preserve"> </w:t>
      </w:r>
      <w:r w:rsidR="00847AC7" w:rsidRPr="007C4062">
        <w:fldChar w:fldCharType="begin"/>
      </w:r>
      <w:r w:rsidR="003B6027">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1E0C8A">
        <w:t xml:space="preserve"> </w:t>
      </w:r>
      <w:r w:rsidR="00A03704" w:rsidRPr="007C4062">
        <w:fldChar w:fldCharType="begin"/>
      </w:r>
      <w:r w:rsidR="003B6027">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w:t>
      </w:r>
      <w:r w:rsidR="008E36DB">
        <w:t>affects</w:t>
      </w:r>
      <w:r w:rsidR="009E7815" w:rsidRPr="007C4062">
        <w:rPr>
          <w:rFonts w:hint="eastAsia"/>
        </w:rPr>
        <w:t xml:space="preserve"> Differential Cod</w:t>
      </w:r>
      <w:r w:rsidR="009E7815" w:rsidRPr="007C4062">
        <w:t>e Bias</w:t>
      </w:r>
      <w:r w:rsidR="00085BA5">
        <w:t xml:space="preserve"> </w:t>
      </w:r>
      <w:r w:rsidR="00366269">
        <w:t>even</w:t>
      </w:r>
      <w:r w:rsidR="000834A1">
        <w:t xml:space="preserve"> </w:t>
      </w:r>
      <w:r w:rsidR="009E7815" w:rsidRPr="007C4062">
        <w:t>phase products</w:t>
      </w:r>
      <w:r w:rsidR="009A4D89" w:rsidRPr="007C4062">
        <w:t xml:space="preserve"> </w:t>
      </w:r>
      <w:r w:rsidR="00406A8A" w:rsidRPr="007C4062">
        <w:fldChar w:fldCharType="begin"/>
      </w:r>
      <w:r w:rsidR="00B0122F">
        <w:instrText xml:space="preserve"> ADDIN ZOTERO_ITEM CSL_CITATION {"citationID":"a1a2i203vv","properties":{"formattedCitation":"(Esenbu\\uc0\\u287{}a and Hauschild 2020; Xiang et al. 2020; Esenbuga et al. 2020; Du et al. 2024)","plainCitation":"(Esenbuğa and Hauschild 2020; Xiang et al. 2020; Esenbuga et al. 2020; Du et al. 2024)","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id":2011,"uris":["http://zotero.org/users/12078793/items/FJPAPEWU"],"itemData":{"id":2011,"type":"article-journal","abstract":"In recent years, the Global Positioning System has commonly activated ﬂex power, including global ﬂex power and regional ﬂex power. The activation and deactivation periods of satellite ﬂex power are distinguished, and the impact of ﬂex power on the estimation of the diﬀerential code biases (DCBs), ionospheric delays and positioning are analyzed. The results indicate that the DCBs are more stable when taking ﬂex power into account. The impact of ﬂex power on the inter-frequency DCBs is 0.19 ns, and on ionosphere estimation is 0.68 TECU. The impact of ﬂex power on the intra-frequency DCBs for L1 and L2 is 0.17 ns and 0.25 ns, respectively. Single point positioning is aﬀected by ﬂex power in the E, N and U components by 0.04 m, 0.12 m and 0.17 m, respectively.","container-title":"Advances in Space Research","DOI":"10.1016/j.asr.2024.06.005","ISSN":"02731177","issue":"5","journalAbbreviation":"Advances in Space Research","language":"en","page":"2144-2155","source":"DOI.org (Crossref)","title":"Effects of GPS flex power on DCBs, ionospheric delays and positioning","volume":"74","author":[{"family":"Du","given":"Yanjun"},{"family":"Yang","given":"Yuanxi"},{"family":"Jia","given":"Xiaolin"},{"family":"Xiang","given":"Yan"},{"family":"Yao","given":"Wanqiang"},{"family":"Ma","given":"Ting"},{"family":"Li","given":"Qin"}],"issued":{"date-parts":[["2024",9]]}}}],"schema":"https://github.com/citation-style-language/schema/raw/master/csl-citation.json"} </w:instrText>
      </w:r>
      <w:r w:rsidR="00406A8A" w:rsidRPr="007C4062">
        <w:fldChar w:fldCharType="separate"/>
      </w:r>
      <w:r w:rsidR="00B0122F" w:rsidRPr="00B0122F">
        <w:rPr>
          <w:rFonts w:eastAsiaTheme="minorEastAsia"/>
          <w:lang w:val="en-US"/>
        </w:rPr>
        <w:t>(Esenbuğa and Hauschild 2020; Xiang et al. 2020; Esenbuga et al. 2020; Du et al. 2024)</w:t>
      </w:r>
      <w:r w:rsidR="00406A8A" w:rsidRPr="007C4062">
        <w:fldChar w:fldCharType="end"/>
      </w:r>
      <w:r w:rsidR="008E36DB">
        <w:t xml:space="preserve">. </w:t>
      </w:r>
      <w:r w:rsidR="008E36DB">
        <w:rPr>
          <w:lang w:val="en-US"/>
        </w:rPr>
        <w:t>A</w:t>
      </w:r>
      <w:r w:rsidR="00360DC3">
        <w:rPr>
          <w:lang w:val="en-US"/>
        </w:rPr>
        <w:t xml:space="preserve">s a result, </w:t>
      </w:r>
      <w:r w:rsidR="009E7815" w:rsidRPr="007C4062">
        <w:t>Precise Point Positioning</w:t>
      </w:r>
      <w:r w:rsidR="00F11D92">
        <w:t xml:space="preserve"> (PPP)</w:t>
      </w:r>
      <w:r w:rsidR="009E7815" w:rsidRPr="007C4062">
        <w:t xml:space="preserve"> convergence time</w:t>
      </w:r>
      <w:r w:rsidR="00D8420B">
        <w:t xml:space="preserve"> </w:t>
      </w:r>
      <w:r w:rsidR="00DA177E" w:rsidRPr="007C4062">
        <w:fldChar w:fldCharType="begin"/>
      </w:r>
      <w:r w:rsidR="003B6027">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D16D4A">
        <w:t xml:space="preserve"> and </w:t>
      </w:r>
      <w:r w:rsidR="009E7815" w:rsidRPr="007C4062">
        <w:t>PPP</w:t>
      </w:r>
      <w:r w:rsidR="00380849">
        <w:t xml:space="preserve"> a</w:t>
      </w:r>
      <w:r w:rsidR="009E7815" w:rsidRPr="007C4062">
        <w:t xml:space="preserve">mbiguity </w:t>
      </w:r>
      <w:r w:rsidR="00380849">
        <w:t>r</w:t>
      </w:r>
      <w:r w:rsidR="009E7815" w:rsidRPr="007C4062">
        <w:t>esolution accuracy</w:t>
      </w:r>
      <w:r w:rsidR="00D8420B">
        <w:t xml:space="preserve"> </w:t>
      </w:r>
      <w:r w:rsidR="00DA177E" w:rsidRPr="007C4062">
        <w:fldChar w:fldCharType="begin"/>
      </w:r>
      <w:r w:rsidR="003B6027">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1353E0">
        <w:t xml:space="preserve"> are impacted</w:t>
      </w:r>
      <w:r w:rsidR="00CA6C9E">
        <w:t xml:space="preserve">. </w:t>
      </w:r>
      <w:r w:rsidR="00A37727" w:rsidRPr="007C4062">
        <w:t xml:space="preserve">Furthermore, flex power affects the measurement and estimation of GPS transmitter </w:t>
      </w:r>
      <w:r w:rsidR="0077267C">
        <w:t>e</w:t>
      </w:r>
      <w:r w:rsidR="00A37727" w:rsidRPr="007C4062">
        <w:t xml:space="preserve">ffective </w:t>
      </w:r>
      <w:r w:rsidR="0077267C">
        <w:t>i</w:t>
      </w:r>
      <w:r w:rsidR="00A37727" w:rsidRPr="007C4062">
        <w:t xml:space="preserve">sotropic </w:t>
      </w:r>
      <w:r w:rsidR="0077267C">
        <w:t>r</w:t>
      </w:r>
      <w:r w:rsidR="00A37727" w:rsidRPr="007C4062">
        <w:t xml:space="preserve">adiated </w:t>
      </w:r>
      <w:r w:rsidR="0077267C">
        <w:t>p</w:t>
      </w:r>
      <w:r w:rsidR="00A37727" w:rsidRPr="007C4062">
        <w:t>ower, which impacts the accuracy of satellite-based wind speed retrieval</w:t>
      </w:r>
      <w:r w:rsidR="00CB4C19">
        <w:t xml:space="preserve"> </w:t>
      </w:r>
      <w:r w:rsidR="00DB7674" w:rsidRPr="007C4062">
        <w:fldChar w:fldCharType="begin"/>
      </w:r>
      <w:r w:rsidR="003B6027">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r w:rsidR="00C2461B">
        <w:t xml:space="preserve"> Therefore, flex power</w:t>
      </w:r>
      <w:r w:rsidR="00C2461B" w:rsidRPr="007C4062">
        <w:t xml:space="preserve"> </w:t>
      </w:r>
      <w:r w:rsidR="009F29DB">
        <w:t>detection</w:t>
      </w:r>
      <w:r w:rsidR="00B179B6">
        <w:t xml:space="preserve"> and monit</w:t>
      </w:r>
      <w:r w:rsidR="001630A0">
        <w:t>o</w:t>
      </w:r>
      <w:r w:rsidR="00B179B6">
        <w:t>ring</w:t>
      </w:r>
      <w:r w:rsidR="00C2461B">
        <w:t xml:space="preserve"> </w:t>
      </w:r>
      <w:r w:rsidR="00BA3960">
        <w:t>are</w:t>
      </w:r>
      <w:r w:rsidR="00C2461B">
        <w:t xml:space="preserve"> essential</w:t>
      </w:r>
      <w:r w:rsidR="00C2461B" w:rsidRPr="007C4062">
        <w:t>.</w:t>
      </w:r>
    </w:p>
    <w:p w14:paraId="03374F7B" w14:textId="63431C46" w:rsidR="009E7815" w:rsidRPr="007C4062" w:rsidRDefault="005F7674" w:rsidP="007C4062">
      <w:pPr>
        <w:pStyle w:val="MainText"/>
      </w:pPr>
      <w:r w:rsidRPr="005F7674">
        <w:rPr>
          <w:rFonts w:eastAsia="SimSun"/>
        </w:rPr>
        <w:t>Based on the type of data utilized,</w:t>
      </w:r>
      <w:r w:rsidR="009F5C03" w:rsidRPr="009F5C03">
        <w:t xml:space="preserve"> flex power detection methods </w:t>
      </w:r>
      <w:r w:rsidR="00CC77E5">
        <w:t>include</w:t>
      </w:r>
      <w:r w:rsidR="00412D70">
        <w:t xml:space="preserve"> </w:t>
      </w:r>
      <w:r w:rsidR="009F5C03" w:rsidRPr="009F5C03">
        <w:t>C/N</w:t>
      </w:r>
      <w:r w:rsidR="00101E5D">
        <w:t>0</w:t>
      </w:r>
      <w:r w:rsidR="009F5C03" w:rsidRPr="009F5C03">
        <w:t xml:space="preserve"> time</w:t>
      </w:r>
      <w:r w:rsidR="007467C4">
        <w:t xml:space="preserve"> </w:t>
      </w:r>
      <w:r w:rsidR="00A460E0">
        <w:t>series</w:t>
      </w:r>
      <w:r w:rsidR="00555981">
        <w:t xml:space="preserve"> </w:t>
      </w:r>
      <w:r w:rsidR="00A460E0">
        <w:t>based</w:t>
      </w:r>
      <w:r w:rsidR="00412D70">
        <w:t xml:space="preserve"> detection</w:t>
      </w:r>
      <w:r w:rsidR="00CB64B2" w:rsidRPr="007C4062">
        <w:t xml:space="preserve">, </w:t>
      </w:r>
      <w:r w:rsidR="0027677B">
        <w:t xml:space="preserve">the </w:t>
      </w:r>
      <w:r w:rsidR="00BC7B6F">
        <w:t xml:space="preserve">baseline modeling with </w:t>
      </w:r>
      <w:r w:rsidR="00BA187A">
        <w:t>spatial parameters</w:t>
      </w:r>
      <w:r w:rsidR="003D55D2">
        <w:t xml:space="preserve"> method</w:t>
      </w:r>
      <w:r w:rsidR="00BA187A">
        <w:t xml:space="preserve">, and </w:t>
      </w:r>
      <w:r w:rsidR="007D274B">
        <w:t xml:space="preserve">the </w:t>
      </w:r>
      <w:r w:rsidR="00BA187A">
        <w:t>distribution of signal power spectral density</w:t>
      </w:r>
      <w:r w:rsidR="00035520">
        <w:t xml:space="preserve"> method</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B6027">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w:t>
      </w:r>
      <w:r w:rsidR="00BB73FE">
        <w:t xml:space="preserve"> using </w:t>
      </w:r>
      <w:r w:rsidR="00BB73FE" w:rsidRPr="007C4062">
        <w:t>over 200 stations</w:t>
      </w:r>
      <w:r w:rsidR="009E7815" w:rsidRPr="007C4062">
        <w:t xml:space="preserve">. </w:t>
      </w:r>
      <w:r w:rsidR="00DD2BA4">
        <w:t xml:space="preserve">The </w:t>
      </w:r>
      <w:r w:rsidR="009E7815" w:rsidRPr="007C4062">
        <w:t>FPD</w:t>
      </w:r>
      <w:r w:rsidR="00DD2BA4">
        <w:t xml:space="preserve"> method</w:t>
      </w:r>
      <w:r w:rsidR="009E7815" w:rsidRPr="007C4062">
        <w:t xml:space="preserve"> calculates the difference between the average values of 5-minute </w:t>
      </w:r>
      <w:r w:rsidR="00FC3EE1">
        <w:t>sliding</w:t>
      </w:r>
      <w:r w:rsidR="009E7815" w:rsidRPr="007C4062">
        <w:t xml:space="preserve"> windows before and after the current detection point to determine flex power activation. </w:t>
      </w:r>
      <w:r w:rsidR="000166DD" w:rsidRPr="000166DD">
        <w:t xml:space="preserve">However, </w:t>
      </w:r>
      <w:r w:rsidR="00AA4AB0">
        <w:t>it</w:t>
      </w:r>
      <w:r w:rsidR="000166DD" w:rsidRPr="000166DD">
        <w:t xml:space="preserve"> is limited to continuous time series</w:t>
      </w:r>
      <w:r w:rsidR="00221090">
        <w:rPr>
          <w:rFonts w:hint="eastAsia"/>
        </w:rPr>
        <w:t xml:space="preserve"> </w:t>
      </w:r>
      <w:r w:rsidR="000166DD" w:rsidRPr="000166DD">
        <w:t xml:space="preserve">since receivers track MEO satellites only </w:t>
      </w:r>
      <w:r w:rsidR="00440732">
        <w:t xml:space="preserve">for </w:t>
      </w:r>
      <w:r w:rsidR="000166DD" w:rsidRPr="000166DD">
        <w:t xml:space="preserve">part of </w:t>
      </w:r>
      <w:r w:rsidR="00440732">
        <w:t>a</w:t>
      </w:r>
      <w:r w:rsidR="000166DD" w:rsidRPr="000166DD">
        <w:t xml:space="preserve"> day</w:t>
      </w:r>
      <w:r w:rsidR="00C21E6D">
        <w:t>.</w:t>
      </w:r>
      <w:r w:rsidR="00B74C68" w:rsidRPr="007C4062">
        <w:t xml:space="preserve"> </w:t>
      </w:r>
      <w:r w:rsidR="00C21E6D">
        <w:t xml:space="preserve">Thus, </w:t>
      </w:r>
      <w:r w:rsidR="00B74C68" w:rsidRPr="007C4062">
        <w:t xml:space="preserve">it </w:t>
      </w:r>
      <w:r w:rsidR="0015285A" w:rsidRPr="007C4062">
        <w:t>can only detect step lift</w:t>
      </w:r>
      <w:r w:rsidR="00457806">
        <w:t>s</w:t>
      </w:r>
      <w:r w:rsidR="0015285A" w:rsidRPr="007C4062">
        <w:t xml:space="preserve"> but fail</w:t>
      </w:r>
      <w:r w:rsidR="00921A78">
        <w:t>s</w:t>
      </w:r>
      <w:r w:rsidR="0015285A" w:rsidRPr="007C4062">
        <w:t xml:space="preserve"> to detect overall lift patterns</w:t>
      </w:r>
      <w:r w:rsidR="00B74C68" w:rsidRPr="007C4062">
        <w: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m:t>
        </m:r>
      </m:oMath>
      <w:r w:rsidR="000B0253">
        <w:t xml:space="preserve">-minute </w:t>
      </w:r>
      <w:r w:rsidR="009E7815" w:rsidRPr="007C4062">
        <w:t>window data.</w:t>
      </w:r>
      <w:r w:rsidR="005C5BC3" w:rsidRPr="007C4062">
        <w:t xml:space="preserve"> </w:t>
      </w:r>
      <w:r w:rsidR="007A3B01" w:rsidRPr="007C4062">
        <w:fldChar w:fldCharType="begin"/>
      </w:r>
      <w:r w:rsidR="003B6027">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B6027">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9B6457" w:rsidRPr="007C4062">
        <w:t xml:space="preserve">developed a </w:t>
      </w:r>
      <w:r w:rsidR="00527C87">
        <w:t xml:space="preserve">baseline </w:t>
      </w:r>
      <w:r w:rsidR="009B6457" w:rsidRPr="007C4062">
        <w:t xml:space="preserve">C/N0 model </w:t>
      </w:r>
      <w:r w:rsidR="009B6457">
        <w:t>with</w:t>
      </w:r>
      <w:r w:rsidR="009B6457" w:rsidRPr="007C4062">
        <w:t xml:space="preserve"> azimuth and elevation angles using historical data</w:t>
      </w:r>
      <w:r w:rsidR="009B6457">
        <w:t xml:space="preserve"> without flex power events</w:t>
      </w:r>
      <w:r w:rsidR="009B6457" w:rsidRPr="007C4062">
        <w:t xml:space="preserve">. </w:t>
      </w:r>
      <w:r w:rsidR="009B6457">
        <w:t>T</w:t>
      </w:r>
      <w:r w:rsidR="009B6457" w:rsidRPr="007C4062">
        <w:t>his approach require</w:t>
      </w:r>
      <w:r w:rsidR="009B6457">
        <w:t>s</w:t>
      </w:r>
      <w:r w:rsidR="009B6457" w:rsidRPr="007C4062">
        <w:t xml:space="preserve"> substantial data </w:t>
      </w:r>
      <w:r w:rsidR="00BA1D83">
        <w:t xml:space="preserve">labeling </w:t>
      </w:r>
      <w:r w:rsidR="009B6457">
        <w:t>for</w:t>
      </w:r>
      <w:r w:rsidR="009B6457" w:rsidRPr="007C4062">
        <w:t xml:space="preserve"> different receiver-antenna combinations</w:t>
      </w:r>
      <w:r w:rsidR="00366394" w:rsidRPr="007C4062">
        <w:t>.</w:t>
      </w:r>
      <w:r w:rsidR="00F472F5" w:rsidRPr="007C4062">
        <w:rPr>
          <w:rFonts w:eastAsiaTheme="minorEastAsia" w:hint="eastAsia"/>
        </w:rPr>
        <w:t xml:space="preserve"> </w:t>
      </w:r>
      <w:r w:rsidR="0031699B" w:rsidRPr="007C4062">
        <w:t>Several studies have employed high-gain antennas to detect flex power changes</w:t>
      </w:r>
      <w:r w:rsidR="00B31374">
        <w:rPr>
          <w:rFonts w:hint="eastAsia"/>
        </w:rPr>
        <w:t xml:space="preserve"> </w:t>
      </w:r>
      <w:r w:rsidR="006565D8" w:rsidRPr="007C4062">
        <w:fldChar w:fldCharType="begin"/>
      </w:r>
      <w:r w:rsidR="003B6027">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Jimenez-Banos et al. 2010; Thoelert et al. 2018; Tang et al. 2022)</w:t>
      </w:r>
      <w:r w:rsidR="006565D8" w:rsidRPr="007C4062">
        <w:fldChar w:fldCharType="end"/>
      </w:r>
      <w:r w:rsidR="0031699B" w:rsidRPr="007C4062">
        <w:t>.</w:t>
      </w:r>
      <w:r w:rsidR="00381D0D" w:rsidRPr="007C4062">
        <w:t xml:space="preserve"> </w:t>
      </w:r>
      <w:r w:rsidR="0088704F" w:rsidRPr="007C4062">
        <w:t xml:space="preserve">However, </w:t>
      </w:r>
      <w:r w:rsidR="00520AD9" w:rsidRPr="007C4062">
        <w:t>the application of high-gain antenna detection methods is high</w:t>
      </w:r>
      <w:r w:rsidR="00520AD9">
        <w:t>-</w:t>
      </w:r>
      <w:r w:rsidR="00520AD9" w:rsidRPr="007C4062">
        <w:t xml:space="preserve">cost and </w:t>
      </w:r>
      <w:r w:rsidR="00520AD9">
        <w:t>requires special</w:t>
      </w:r>
      <w:r w:rsidR="00520AD9" w:rsidRPr="007C4062">
        <w:t xml:space="preserve"> equipment</w:t>
      </w:r>
      <w:r w:rsidR="0088704F" w:rsidRPr="007C4062">
        <w:t xml:space="preserve">. </w:t>
      </w:r>
    </w:p>
    <w:p w14:paraId="4755FDD9" w14:textId="0E53FD49" w:rsidR="00124F16" w:rsidRPr="007C4062" w:rsidRDefault="004747BB" w:rsidP="00C231D9">
      <w:pPr>
        <w:pStyle w:val="MainText"/>
        <w:rPr>
          <w:rFonts w:hint="eastAsia"/>
        </w:rPr>
      </w:pPr>
      <w:r w:rsidRPr="007C4062">
        <w:t xml:space="preserve">Given these limitations in existing methods, </w:t>
      </w:r>
      <w:r w:rsidR="00DC4CA2" w:rsidRPr="007C4062">
        <w:t>we</w:t>
      </w:r>
      <w:r w:rsidRPr="007C4062">
        <w:t xml:space="preserve"> </w:t>
      </w:r>
      <w:r w:rsidR="004D2C52" w:rsidRPr="007C4062">
        <w:t>propos</w:t>
      </w:r>
      <w:r w:rsidR="00495373">
        <w:t>e</w:t>
      </w:r>
      <w:r w:rsidR="004D2C52" w:rsidRPr="007C4062">
        <w:t xml:space="preserve"> a novel Adaptive </w:t>
      </w:r>
      <w:r w:rsidR="00983387" w:rsidRPr="007C4062">
        <w:t>Flex Power Detector–Dynamic Time Warping</w:t>
      </w:r>
      <w:r w:rsidR="004D2C52" w:rsidRPr="007C4062">
        <w:t xml:space="preserve">(AFPD-DTW) </w:t>
      </w:r>
      <w:r w:rsidR="008709D5" w:rsidRPr="007C4062">
        <w:t xml:space="preserve">based on </w:t>
      </w:r>
      <w:r w:rsidR="00D3393B" w:rsidRPr="00D3393B">
        <w:t>inter-day</w:t>
      </w:r>
      <w:r w:rsidR="00D3393B">
        <w:t xml:space="preserve"> </w:t>
      </w:r>
      <w:r w:rsidR="008709D5" w:rsidRPr="007C4062">
        <w:t xml:space="preserve">difference </w:t>
      </w:r>
      <w:r w:rsidR="004D2C52" w:rsidRPr="007C4062">
        <w:t xml:space="preserve">to address three key challenges. </w:t>
      </w:r>
      <w:r w:rsidR="00DA04B7" w:rsidRPr="007C4062">
        <w:t xml:space="preserve">First, it resolves the </w:t>
      </w:r>
      <w:r w:rsidR="00DA04B7" w:rsidRPr="007C4062">
        <w:lastRenderedPageBreak/>
        <w:t xml:space="preserve">issue of </w:t>
      </w:r>
      <w:r w:rsidR="00E63F2A">
        <w:rPr>
          <w:lang w:val="en-US"/>
        </w:rPr>
        <w:t xml:space="preserve">the </w:t>
      </w:r>
      <w:r w:rsidR="0044333E">
        <w:t>sliding</w:t>
      </w:r>
      <w:r w:rsidR="006A51F5">
        <w:t xml:space="preserve"> window method</w:t>
      </w:r>
      <w:r w:rsidR="00DA04B7" w:rsidRPr="007C4062">
        <w:t xml:space="preserve">, which typically requires large amounts of historical data from </w:t>
      </w:r>
      <w:r w:rsidR="007C07A9" w:rsidRPr="007C4062">
        <w:t>more than 200</w:t>
      </w:r>
      <w:r w:rsidR="00DA04B7" w:rsidRPr="007C4062">
        <w:t xml:space="preserve"> stations</w:t>
      </w:r>
      <w:r w:rsidR="00B31374">
        <w:rPr>
          <w:rFonts w:hint="eastAsia"/>
        </w:rPr>
        <w:t xml:space="preserve"> </w:t>
      </w:r>
      <w:r w:rsidR="00746CB9" w:rsidRPr="007C4062">
        <w:fldChar w:fldCharType="begin"/>
      </w:r>
      <w:r w:rsidR="003B6027">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w:t>
      </w:r>
      <w:r w:rsidR="00657399">
        <w:t xml:space="preserve">baseline modeling’s </w:t>
      </w:r>
      <w:r w:rsidR="00DA04B7" w:rsidRPr="007C4062">
        <w:t xml:space="preserve">issue of varying flex power </w:t>
      </w:r>
      <w:r w:rsidR="00724225">
        <w:t>effects</w:t>
      </w:r>
      <w:r w:rsidR="00DA04B7" w:rsidRPr="007C4062">
        <w:t xml:space="preserve"> </w:t>
      </w:r>
      <w:r w:rsidR="003A29DB" w:rsidRPr="007C4062">
        <w:t>on</w:t>
      </w:r>
      <w:r w:rsidR="00DA04B7" w:rsidRPr="007C4062">
        <w:t xml:space="preserve"> different </w:t>
      </w:r>
      <w:r w:rsidR="00953BB8">
        <w:t>hardware</w:t>
      </w:r>
      <w:r w:rsidR="0081453B">
        <w:t>. It</w:t>
      </w:r>
      <w:r w:rsidR="00DA04B7" w:rsidRPr="007C4062">
        <w:t xml:space="preserve"> enabl</w:t>
      </w:r>
      <w:r w:rsidR="0081453B">
        <w:t>es</w:t>
      </w:r>
      <w:r w:rsidR="00DA04B7" w:rsidRPr="007C4062">
        <w:t xml:space="preserve"> seamless detection across multiple frequencies and constellations. Finally, by utilizing minimal station data, our method achieves a significant speedup</w:t>
      </w:r>
      <w:r w:rsidR="003F5986">
        <w:t xml:space="preserve"> </w:t>
      </w:r>
      <w:r w:rsidR="00E67946">
        <w:t xml:space="preserve">and high accuracy </w:t>
      </w:r>
      <w:r w:rsidR="00DA04B7" w:rsidRPr="007C4062">
        <w:t xml:space="preserve">compared to the </w:t>
      </w:r>
      <w:r w:rsidR="00B37800">
        <w:t>sliding window method</w:t>
      </w:r>
      <w:r w:rsidR="00DA04B7" w:rsidRPr="007C4062">
        <w:t>.</w:t>
      </w:r>
      <w:r w:rsidR="009860C2" w:rsidRPr="009860C2">
        <w:t xml:space="preserve"> </w:t>
      </w:r>
      <w:r w:rsidR="009860C2">
        <w:t>In addition, the source code is available and provided on GitHub (</w:t>
      </w:r>
      <w:r w:rsidR="009860C2" w:rsidRPr="00D204BF">
        <w:t>https://github.com/BlackiePiggy/AFPD.git</w:t>
      </w:r>
      <w:r w:rsidR="009860C2">
        <w:t>).</w:t>
      </w:r>
    </w:p>
    <w:p w14:paraId="39CF0F74" w14:textId="20D30299" w:rsidR="00657961" w:rsidRPr="007C4062" w:rsidRDefault="00D575C2" w:rsidP="007C4062">
      <w:pPr>
        <w:pStyle w:val="MainText"/>
      </w:pPr>
      <w:r w:rsidRPr="007C4062">
        <w:t>This paper is organized as follows. Section 2 summarizes the diurnal characteristics of flex power and explains how step lift and overall lift affect detection. Section 3 introduces the AFPD-DTW methodology</w:t>
      </w:r>
      <w:r w:rsidR="00AF3B15">
        <w:t xml:space="preserve"> and </w:t>
      </w:r>
      <w:r w:rsidRPr="007C4062">
        <w:t>detail</w:t>
      </w:r>
      <w:r w:rsidR="00AF3B15">
        <w:t>s</w:t>
      </w:r>
      <w:r w:rsidRPr="007C4062">
        <w:t xml:space="preserve"> its processing pipeline</w:t>
      </w:r>
      <w:r w:rsidR="00B27447">
        <w:t>. Meanwhil</w:t>
      </w:r>
      <w:r w:rsidR="00056DAF">
        <w:t>e</w:t>
      </w:r>
      <w:r w:rsidR="00B27447">
        <w:t>,</w:t>
      </w:r>
      <w:r w:rsidRPr="007C4062">
        <w:t xml:space="preserve"> the DTW-based detection approach and threshold strategy</w:t>
      </w:r>
      <w:r w:rsidR="00363231">
        <w:t xml:space="preserve"> are </w:t>
      </w:r>
      <w:r w:rsidR="0045701D">
        <w:t>described</w:t>
      </w:r>
      <w:r w:rsidRPr="007C4062">
        <w:t xml:space="preserve">. Section 4 </w:t>
      </w:r>
      <w:r w:rsidR="0040219E">
        <w:t>evaluates</w:t>
      </w:r>
      <w:r w:rsidR="00C66DB5">
        <w:t xml:space="preserve"> the AF</w:t>
      </w:r>
      <w:r w:rsidR="00C66DB5">
        <w:rPr>
          <w:rFonts w:hint="eastAsia"/>
        </w:rPr>
        <w:t>PD-DTW</w:t>
      </w:r>
      <w:r w:rsidR="00C66DB5">
        <w:t xml:space="preserve"> method</w:t>
      </w:r>
      <w:r w:rsidRPr="007C4062">
        <w:rPr>
          <w:rFonts w:hint="eastAsia"/>
        </w:rPr>
        <w:t>,</w:t>
      </w:r>
      <w:r w:rsidRPr="007C4062">
        <w:t xml:space="preserve"> including post-processing, real-time, and multi-frequency, multi-constellation </w:t>
      </w:r>
      <w:r w:rsidR="008E6AB0" w:rsidRPr="007C4062">
        <w:rPr>
          <w:rFonts w:hint="eastAsia"/>
        </w:rPr>
        <w:t>ex</w:t>
      </w:r>
      <w:r w:rsidR="00C543C1" w:rsidRPr="007C4062">
        <w:t>periments</w:t>
      </w:r>
      <w:r w:rsidRPr="007C4062">
        <w:t xml:space="preserve">, along with </w:t>
      </w:r>
      <w:r w:rsidR="00CE13D5">
        <w:t>comparison and discu</w:t>
      </w:r>
      <w:r w:rsidR="00D63E22">
        <w:t>s</w:t>
      </w:r>
      <w:r w:rsidR="00CE13D5">
        <w:t>sion</w:t>
      </w:r>
      <w:r w:rsidRPr="007C4062">
        <w:t>. Finally, Section 5 summarizes the findings and discusses potential future research directions.</w:t>
      </w:r>
    </w:p>
    <w:p w14:paraId="62E6F4B8" w14:textId="0EA54598" w:rsidR="00207E8E" w:rsidRPr="006319A8" w:rsidRDefault="00207E8E" w:rsidP="006319A8">
      <w:pPr>
        <w:pStyle w:val="Heading1"/>
      </w:pPr>
      <w:r w:rsidRPr="006319A8">
        <w:t>Flex power characterization based on C/N0</w:t>
      </w:r>
    </w:p>
    <w:p w14:paraId="756B9E93" w14:textId="5FFAA3C2" w:rsidR="00DF4F07" w:rsidRPr="00F0420C" w:rsidRDefault="00397AEE" w:rsidP="00F0420C">
      <w:pPr>
        <w:pStyle w:val="MainText"/>
        <w:ind w:firstLine="0"/>
      </w:pPr>
      <w:r w:rsidRPr="00F0420C">
        <w:t xml:space="preserve">This section presents the step lift and overall lift patterns and analyzes the impact of different receiver-antenna combinations. We highlight the </w:t>
      </w:r>
      <w:r w:rsidR="005C4FA2" w:rsidRPr="005C4FA2">
        <w:t>drawbacks</w:t>
      </w:r>
      <w:r w:rsidR="005C4FA2">
        <w:rPr>
          <w:rFonts w:hint="eastAsia"/>
        </w:rPr>
        <w:t xml:space="preserve"> </w:t>
      </w:r>
      <w:r w:rsidRPr="00F0420C">
        <w:t xml:space="preserve">of traditional methods, which are </w:t>
      </w:r>
      <w:r w:rsidR="00F277CD">
        <w:t>limited to</w:t>
      </w:r>
      <w:r w:rsidRPr="00F0420C">
        <w:t xml:space="preserve"> equipment differences and extensive data.</w:t>
      </w:r>
    </w:p>
    <w:p w14:paraId="7B34332E" w14:textId="2F077482" w:rsidR="00207E8E" w:rsidRPr="006319A8" w:rsidRDefault="005F16B3" w:rsidP="006319A8">
      <w:pPr>
        <w:pStyle w:val="Heading2"/>
      </w:pPr>
      <w:r w:rsidRPr="006319A8">
        <w:t xml:space="preserve">Impact </w:t>
      </w:r>
      <w:r w:rsidR="007C2E2D" w:rsidRPr="006319A8">
        <w:rPr>
          <w:rFonts w:hint="eastAsia"/>
        </w:rPr>
        <w:t>and</w:t>
      </w:r>
      <w:r w:rsidR="007C2E2D" w:rsidRPr="006319A8">
        <w:t xml:space="preserve"> </w:t>
      </w:r>
      <w:r w:rsidR="0020259B">
        <w:rPr>
          <w:rFonts w:hint="eastAsia"/>
        </w:rPr>
        <w:t>v</w:t>
      </w:r>
      <w:r w:rsidR="007C2E2D" w:rsidRPr="006319A8">
        <w:t xml:space="preserve">isualization </w:t>
      </w:r>
      <w:r w:rsidRPr="006319A8">
        <w:t xml:space="preserve">of </w:t>
      </w:r>
      <w:r w:rsidR="0020259B">
        <w:t>s</w:t>
      </w:r>
      <w:r w:rsidRPr="006319A8">
        <w:t xml:space="preserve">tep and </w:t>
      </w:r>
      <w:r w:rsidR="0020259B">
        <w:t>o</w:t>
      </w:r>
      <w:r w:rsidRPr="006319A8">
        <w:t xml:space="preserve">verall </w:t>
      </w:r>
      <w:r w:rsidR="0020259B">
        <w:t>l</w:t>
      </w:r>
      <w:r w:rsidRPr="006319A8">
        <w:t xml:space="preserve">ift on C/N0 </w:t>
      </w:r>
      <w:r w:rsidR="005F3FD4">
        <w:t>d</w:t>
      </w:r>
      <w:r w:rsidRPr="006319A8">
        <w:t>etection</w:t>
      </w:r>
    </w:p>
    <w:p w14:paraId="4F24EDAE" w14:textId="586DAEB0" w:rsidR="00036C3A" w:rsidRPr="00F0420C" w:rsidRDefault="00D328EB" w:rsidP="00F0420C">
      <w:pPr>
        <w:pStyle w:val="MainText"/>
        <w:ind w:firstLine="0"/>
      </w:pPr>
      <w:r w:rsidRPr="00D328EB">
        <w:t>Based on single-station C/N</w:t>
      </w:r>
      <w:r w:rsidR="00021154">
        <w:t>0</w:t>
      </w:r>
      <w:r w:rsidRPr="00D328EB">
        <w:t xml:space="preserve"> time-series analysis, two characteristic patterns of flex power can be observed: step lift and overall lift</w:t>
      </w:r>
      <w:r w:rsidR="00DD3DF1" w:rsidRPr="00F0420C">
        <w:t xml:space="preserve">.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7C00B5">
        <w:t>1</w:t>
      </w:r>
      <w:r w:rsidR="00587A6E" w:rsidRPr="00F0420C">
        <w:fldChar w:fldCharType="end"/>
      </w:r>
      <w:r w:rsidR="00797636" w:rsidRPr="00F0420C">
        <w:rPr>
          <w:rFonts w:hint="eastAsia"/>
        </w:rPr>
        <w:t xml:space="preserve"> </w:t>
      </w:r>
      <w:r w:rsidR="00BA6F9D" w:rsidRPr="00BA6F9D">
        <w:t>illustrates these patterns using S2W observations on June 3 (blue) and June 4 (red), 2024</w:t>
      </w:r>
      <w:r w:rsidR="00DD3DF1" w:rsidRPr="00F0420C">
        <w:t xml:space="preserve">. </w:t>
      </w:r>
      <w:r w:rsidR="003C4435" w:rsidRPr="003C4435">
        <w:t>Step lift occurs when a satellite enters or exits an active flex power region, leading to sudden increases or decreases in C/N</w:t>
      </w:r>
      <w:r w:rsidR="00A546BF">
        <w:t>0</w:t>
      </w:r>
      <w:r w:rsidR="003C4435" w:rsidRPr="003C4435">
        <w:t xml:space="preserve">, as shown in the </w:t>
      </w:r>
      <w:r w:rsidR="0003068F">
        <w:t>top</w:t>
      </w:r>
      <w:r w:rsidR="007B78BA">
        <w:t xml:space="preserve"> </w:t>
      </w:r>
      <w:r w:rsidR="003C4435" w:rsidRPr="003C4435">
        <w:t>row</w:t>
      </w:r>
      <w:r w:rsidR="007B78BA" w:rsidRPr="007B78BA">
        <w:t xml:space="preserve"> </w:t>
      </w:r>
      <w:r w:rsidR="007B78BA" w:rsidRPr="00F0420C">
        <w:t xml:space="preserve">of </w:t>
      </w:r>
      <w:r w:rsidR="007B78BA" w:rsidRPr="00F0420C">
        <w:fldChar w:fldCharType="begin"/>
      </w:r>
      <w:r w:rsidR="007B78BA" w:rsidRPr="00F0420C">
        <w:instrText xml:space="preserve"> REF _Ref182339739 \h  \* MERGEFORMAT </w:instrText>
      </w:r>
      <w:r w:rsidR="007B78BA" w:rsidRPr="00F0420C">
        <w:fldChar w:fldCharType="separate"/>
      </w:r>
      <w:r w:rsidR="007B78BA" w:rsidRPr="004C519C">
        <w:t xml:space="preserve">Fig. </w:t>
      </w:r>
      <w:r w:rsidR="007B78BA">
        <w:t>1</w:t>
      </w:r>
      <w:r w:rsidR="007B78BA" w:rsidRPr="00F0420C">
        <w:fldChar w:fldCharType="end"/>
      </w:r>
      <w:r w:rsidR="003C4435">
        <w:t xml:space="preserve">. </w:t>
      </w:r>
      <w:r w:rsidR="00DD3DF1" w:rsidRPr="00F0420C">
        <w:t xml:space="preserve">These increases and decreases are shown in the first and last subfigures of the first row. </w:t>
      </w:r>
      <w:r w:rsidR="00124B41">
        <w:t>While o</w:t>
      </w:r>
      <w:r w:rsidR="00124B41" w:rsidRPr="00124B41">
        <w:t xml:space="preserve">verall lift occurs when the satellite remains within the activation region during the entire </w:t>
      </w:r>
      <w:r w:rsidR="0068502D">
        <w:rPr>
          <w:rFonts w:hint="eastAsia"/>
        </w:rPr>
        <w:t xml:space="preserve">pass </w:t>
      </w:r>
      <w:r w:rsidR="00C4147B">
        <w:t>arc</w:t>
      </w:r>
      <w:r w:rsidR="00124B41" w:rsidRPr="00124B41">
        <w:t>, resulting in consistently elevated C/N</w:t>
      </w:r>
      <w:r w:rsidR="0098512A">
        <w:t>0</w:t>
      </w:r>
      <w:r w:rsidR="00124B41" w:rsidRPr="00124B41">
        <w:t xml:space="preserve"> values, as shown on June 4 compared to June 3</w:t>
      </w:r>
      <w:r w:rsidR="00DD3DF1" w:rsidRPr="00F0420C">
        <w:t>.</w:t>
      </w:r>
    </w:p>
    <w:p w14:paraId="1FFFDD7D" w14:textId="661245C3" w:rsidR="00B733CC" w:rsidRPr="004C519C" w:rsidRDefault="00902AF2" w:rsidP="00902AF2">
      <w:pPr>
        <w:pStyle w:val="BodyText"/>
        <w:ind w:firstLine="0"/>
        <w:jc w:val="center"/>
        <w:rPr>
          <w:sz w:val="20"/>
          <w:szCs w:val="20"/>
        </w:rPr>
      </w:pPr>
      <w:r w:rsidRPr="004C519C">
        <w:rPr>
          <w:noProof/>
          <w:sz w:val="20"/>
          <w:szCs w:val="20"/>
        </w:rPr>
        <w:lastRenderedPageBreak/>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3A53ABCB"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w:t>
      </w:r>
      <w:r w:rsidR="002753BC">
        <w:rPr>
          <w:b w:val="0"/>
          <w:bCs/>
          <w:sz w:val="20"/>
        </w:rPr>
        <w:t>s</w:t>
      </w:r>
      <w:r w:rsidR="008E6D50" w:rsidRPr="00F3501A">
        <w:rPr>
          <w:b w:val="0"/>
          <w:bCs/>
          <w:sz w:val="20"/>
        </w:rPr>
        <w:t xml:space="preserve"> observed from C/N0 time series comparison between 2024/06/03 and 2024/06/04</w:t>
      </w:r>
    </w:p>
    <w:p w14:paraId="29020B6E" w14:textId="71040587"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7C00B5">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E335C1">
        <w:t>marking</w:t>
      </w:r>
      <w:r w:rsidR="00F455E0" w:rsidRPr="00D85822">
        <w:t xml:space="preserve">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with green </w:t>
      </w:r>
      <w:r w:rsidR="00CC6714" w:rsidRPr="00D85822">
        <w:t xml:space="preserve">indicating </w:t>
      </w:r>
      <w:r w:rsidR="00C55DDE" w:rsidRPr="00D85822">
        <w:t>no lift and red indicating a lift.</w:t>
      </w:r>
    </w:p>
    <w:p w14:paraId="42F2334E" w14:textId="25B73650" w:rsidR="00957C3F" w:rsidRPr="00D85822" w:rsidRDefault="00394065" w:rsidP="00D85822">
      <w:pPr>
        <w:pStyle w:val="MainText"/>
      </w:pPr>
      <w:r w:rsidRPr="00D85822">
        <w:t xml:space="preserve">In </w:t>
      </w:r>
      <w:r w:rsidR="0090535B">
        <w:rPr>
          <w:lang w:val="en-US"/>
        </w:rPr>
        <w:fldChar w:fldCharType="begin"/>
      </w:r>
      <w:r w:rsidR="0090535B">
        <w:instrText xml:space="preserve"> REF _Ref182341174 \h </w:instrText>
      </w:r>
      <w:r w:rsidR="0090535B">
        <w:rPr>
          <w:lang w:val="en-US"/>
        </w:rPr>
      </w:r>
      <w:r w:rsidR="0090535B">
        <w:rPr>
          <w:lang w:val="en-US"/>
        </w:rPr>
        <w:fldChar w:fldCharType="separate"/>
      </w:r>
      <w:r w:rsidR="0090535B" w:rsidRPr="004C519C">
        <w:t xml:space="preserve">Fig. </w:t>
      </w:r>
      <w:r w:rsidR="0090535B">
        <w:rPr>
          <w:noProof/>
        </w:rPr>
        <w:t>2</w:t>
      </w:r>
      <w:r w:rsidR="0090535B">
        <w:rPr>
          <w:lang w:val="en-US"/>
        </w:rPr>
        <w:fldChar w:fldCharType="end"/>
      </w:r>
      <w:r w:rsidRPr="00D85822">
        <w:t xml:space="preserve">(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w:t>
      </w:r>
      <w:r w:rsidR="0090535B">
        <w:fldChar w:fldCharType="begin"/>
      </w:r>
      <w:r w:rsidR="0090535B">
        <w:instrText xml:space="preserve"> REF _Ref182341174 \h </w:instrText>
      </w:r>
      <w:r w:rsidR="0090535B">
        <w:fldChar w:fldCharType="separate"/>
      </w:r>
      <w:r w:rsidR="0090535B" w:rsidRPr="004C519C">
        <w:t xml:space="preserve">Fig. </w:t>
      </w:r>
      <w:r w:rsidR="0090535B">
        <w:rPr>
          <w:noProof/>
        </w:rPr>
        <w:t>2</w:t>
      </w:r>
      <w:r w:rsidR="0090535B">
        <w:fldChar w:fldCharType="end"/>
      </w:r>
      <w:r w:rsidRPr="00D85822">
        <w:t xml:space="preserve">(b), satellite G03 starts within the </w:t>
      </w:r>
      <w:r w:rsidR="00A922E7" w:rsidRPr="00D85822">
        <w:t xml:space="preserve">activation </w:t>
      </w:r>
      <w:r w:rsidR="00297E7D" w:rsidRPr="00D85822">
        <w:t>region</w:t>
      </w:r>
      <w:r w:rsidRPr="00D85822">
        <w:t xml:space="preserve">, resulting in </w:t>
      </w:r>
      <w:r w:rsidR="00624518">
        <w:t xml:space="preserve">a </w:t>
      </w:r>
      <w:r w:rsidR="00ED5FAF" w:rsidRPr="00D85822">
        <w:t>whole-time</w:t>
      </w:r>
      <w:r w:rsidRPr="00D85822">
        <w:t xml:space="preserve"> C/N0 </w:t>
      </w:r>
      <w:r w:rsidR="00ED5FAF" w:rsidRPr="00D85822">
        <w:t>enhancement</w:t>
      </w:r>
      <w:r w:rsidRPr="00D85822">
        <w:t xml:space="preserve"> until </w:t>
      </w:r>
      <w:r w:rsidR="00BF635D">
        <w:t xml:space="preserve">the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4367E062" w:rsidR="00DA40F7" w:rsidRPr="00D85822" w:rsidRDefault="00DA40F7" w:rsidP="00D85822">
      <w:pPr>
        <w:pStyle w:val="MainText"/>
      </w:pPr>
      <w:r w:rsidRPr="00D85822">
        <w:t>If the selected stations exhibit the overall lif</w:t>
      </w:r>
      <w:r w:rsidRPr="00D85822">
        <w:rPr>
          <w:rFonts w:hint="eastAsia"/>
        </w:rPr>
        <w:t xml:space="preserve">t </w:t>
      </w:r>
      <w:r w:rsidRPr="00D85822">
        <w:t>pattern, methods using sliding windows would fail to detect the flex power due to the absence of transition edges. 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lastRenderedPageBreak/>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0"/>
                    <a:stretch>
                      <a:fillRect/>
                    </a:stretch>
                  </pic:blipFill>
                  <pic:spPr>
                    <a:xfrm>
                      <a:off x="0" y="0"/>
                      <a:ext cx="5497858" cy="5382735"/>
                    </a:xfrm>
                    <a:prstGeom prst="rect">
                      <a:avLst/>
                    </a:prstGeom>
                  </pic:spPr>
                </pic:pic>
              </a:graphicData>
            </a:graphic>
          </wp:inline>
        </w:drawing>
      </w:r>
    </w:p>
    <w:p w14:paraId="24A56038" w14:textId="1CBC6178"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74292753" w:rsidR="00036C3A" w:rsidRPr="004C519C" w:rsidRDefault="00036C3A" w:rsidP="00A33BD3">
      <w:pPr>
        <w:pStyle w:val="Heading2"/>
      </w:pPr>
      <w:bookmarkStart w:id="2" w:name="X4f1f31f7c7950e90ebd64952786618cba491502"/>
      <w:r w:rsidRPr="004C519C">
        <w:t xml:space="preserve">Different </w:t>
      </w:r>
      <w:r w:rsidR="00CC34BD">
        <w:t>l</w:t>
      </w:r>
      <w:r w:rsidR="008B6B53" w:rsidRPr="004C519C">
        <w:t xml:space="preserve">ift </w:t>
      </w:r>
      <w:r w:rsidR="00CC34BD">
        <w:t>p</w:t>
      </w:r>
      <w:r w:rsidR="008B6B53" w:rsidRPr="004C519C">
        <w:rPr>
          <w:rFonts w:hint="eastAsia"/>
        </w:rPr>
        <w:t>att</w:t>
      </w:r>
      <w:r w:rsidR="008B6B53" w:rsidRPr="004C519C">
        <w:t>ern</w:t>
      </w:r>
      <w:r w:rsidR="0001697F" w:rsidRPr="004C519C">
        <w:rPr>
          <w:rFonts w:hint="eastAsia"/>
        </w:rPr>
        <w:t>s</w:t>
      </w:r>
      <w:r w:rsidRPr="004C519C">
        <w:t xml:space="preserve"> of </w:t>
      </w:r>
      <w:r w:rsidR="00CC34BD">
        <w:t>d</w:t>
      </w:r>
      <w:r w:rsidRPr="004C519C">
        <w:t xml:space="preserve">ifferent </w:t>
      </w:r>
      <w:r w:rsidR="00CC34BD">
        <w:t>r</w:t>
      </w:r>
      <w:r w:rsidRPr="004C519C">
        <w:t xml:space="preserve">eceivers and </w:t>
      </w:r>
      <w:r w:rsidR="00CC34BD">
        <w:t>a</w:t>
      </w:r>
      <w:r w:rsidRPr="004C519C">
        <w:t>ntennas</w:t>
      </w:r>
    </w:p>
    <w:bookmarkEnd w:id="2"/>
    <w:p w14:paraId="65EFB8FD" w14:textId="2B115B6A" w:rsidR="007D781D" w:rsidRPr="006D59F3" w:rsidRDefault="00575CBE" w:rsidP="006D59F3">
      <w:pPr>
        <w:pStyle w:val="MainText"/>
        <w:ind w:firstLine="0"/>
      </w:pPr>
      <w:r w:rsidRPr="006D59F3">
        <w:t xml:space="preserve">To analyze </w:t>
      </w:r>
      <w:r w:rsidR="00B608F7">
        <w:t xml:space="preserve">the </w:t>
      </w:r>
      <w:r w:rsidRPr="006D59F3">
        <w:t xml:space="preserve">C/N0 </w:t>
      </w:r>
      <w:r w:rsidR="003C047D">
        <w:t>increase</w:t>
      </w:r>
      <w:r w:rsidR="005C792D">
        <w:t xml:space="preserve"> </w:t>
      </w:r>
      <w:r w:rsidR="00A97971" w:rsidRPr="006D59F3">
        <w:t xml:space="preserve">value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lastRenderedPageBreak/>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194140C3"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6FC4715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7C00B5" w:rsidRPr="004C519C">
        <w:t xml:space="preserve">Fig. </w:t>
      </w:r>
      <w:r w:rsidR="007C00B5">
        <w:t>3</w:t>
      </w:r>
      <w:r w:rsidR="004554C8" w:rsidRPr="0040273A">
        <w:fldChar w:fldCharType="end"/>
      </w:r>
      <w:r w:rsidR="004554C8" w:rsidRPr="0040273A">
        <w:t xml:space="preserve">. </w:t>
      </w:r>
      <w:r w:rsidR="0012544C" w:rsidRPr="0040273A">
        <w:t>The results show significant differences in mean C/N0 lift values, with an average difference of 1.53 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47A8457E" w:rsidR="00FB5784" w:rsidRPr="0040273A" w:rsidRDefault="00F3728E" w:rsidP="0040273A">
      <w:pPr>
        <w:pStyle w:val="MainText"/>
      </w:pPr>
      <w:r w:rsidRPr="00F3728E">
        <w:t>This finding brings attention to a key limitation in methods that rely on baseline modeling and threshold-based detection, since separate modeling and threshold setting are required for each receiver–antenna combination.</w:t>
      </w:r>
      <w:r w:rsidR="00F81ECF" w:rsidRPr="0040273A">
        <w:t xml:space="preserve"> This explains why the model-based method proposed by </w:t>
      </w:r>
      <w:r w:rsidR="00314683" w:rsidRPr="0040273A">
        <w:fldChar w:fldCharType="begin"/>
      </w:r>
      <w:r w:rsidR="003B6027">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independent modeling for </w:t>
      </w:r>
      <w:r w:rsidR="00F81ECF" w:rsidRPr="0040273A">
        <w:lastRenderedPageBreak/>
        <w:t xml:space="preserve">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4DB8F519" w:rsidR="00306BFF" w:rsidRPr="0040273A" w:rsidRDefault="00243CB4" w:rsidP="00257419">
      <w:pPr>
        <w:pStyle w:val="MainText"/>
        <w:ind w:firstLine="0"/>
      </w:pPr>
      <w:r w:rsidRPr="00243CB4">
        <w:t>This section first introduces the pipeline of AFPD-DTW, then explains the details of its processing, and finally presents the strategy for threshold determination</w:t>
      </w:r>
      <w:r w:rsidR="00306BFF" w:rsidRPr="0040273A">
        <w:t>.</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0C271B24" w:rsidR="009B1117" w:rsidRDefault="00E4597A" w:rsidP="004004E0">
      <w:pPr>
        <w:pStyle w:val="MainText"/>
        <w:ind w:firstLine="0"/>
      </w:pPr>
      <w:r w:rsidRPr="00E4597A">
        <w:t xml:space="preserve">The AFPD-DTW pipeline consists of three </w:t>
      </w:r>
      <w:r w:rsidR="00CC73B4" w:rsidRPr="00CC73B4">
        <w:t>main</w:t>
      </w:r>
      <w:r w:rsidR="00CC73B4">
        <w:t xml:space="preserve"> </w:t>
      </w:r>
      <w:r>
        <w:t>steps</w:t>
      </w:r>
      <w:r w:rsidR="008227BF">
        <w:rPr>
          <w:lang w:val="en-US"/>
        </w:rPr>
        <w:t xml:space="preserve">, as shown in </w:t>
      </w:r>
      <w:r w:rsidR="008227BF">
        <w:rPr>
          <w:lang w:val="en-US"/>
        </w:rPr>
        <w:fldChar w:fldCharType="begin"/>
      </w:r>
      <w:r w:rsidR="008227BF">
        <w:rPr>
          <w:lang w:val="en-US"/>
        </w:rPr>
        <w:instrText xml:space="preserve"> REF _Ref182407316 \h </w:instrText>
      </w:r>
      <w:r w:rsidR="008227BF">
        <w:rPr>
          <w:lang w:val="en-US"/>
        </w:rPr>
      </w:r>
      <w:r w:rsidR="008227BF">
        <w:rPr>
          <w:lang w:val="en-US"/>
        </w:rPr>
        <w:fldChar w:fldCharType="separate"/>
      </w:r>
      <w:r w:rsidR="007C00B5" w:rsidRPr="004C519C">
        <w:t xml:space="preserve">Fig. </w:t>
      </w:r>
      <w:r w:rsidR="007C00B5">
        <w:rPr>
          <w:noProof/>
        </w:rPr>
        <w:t>4</w:t>
      </w:r>
      <w:r w:rsidR="008227BF">
        <w:rPr>
          <w:lang w:val="en-US"/>
        </w:rPr>
        <w:fldChar w:fldCharType="end"/>
      </w:r>
      <w:r w:rsidRPr="00E4597A">
        <w:t xml:space="preserve">. First, the Data Processing module collects multi-station datasets, including observation, navigation ephemerides, and </w:t>
      </w:r>
      <w:r w:rsidR="00903A90">
        <w:t>SINEX</w:t>
      </w:r>
      <w:r w:rsidR="000314A2">
        <w:t>(</w:t>
      </w:r>
      <w:r w:rsidR="000314A2" w:rsidRPr="00E4597A">
        <w:t>providing station coordinates</w:t>
      </w:r>
      <w:r w:rsidR="000314A2">
        <w:t>)</w:t>
      </w:r>
      <w:r w:rsidRPr="00E4597A">
        <w:t xml:space="preserve"> files</w:t>
      </w:r>
      <w:r w:rsidR="000314A2">
        <w:t xml:space="preserve">. </w:t>
      </w:r>
      <w:r w:rsidRPr="00E4597A">
        <w:t>C/N</w:t>
      </w:r>
      <w:r w:rsidR="00126E65">
        <w:t xml:space="preserve">0 </w:t>
      </w:r>
      <w:r w:rsidRPr="00E4597A">
        <w:t xml:space="preserve">observations are extracted and combined with computed elevation angles. Following the </w:t>
      </w:r>
      <w:r w:rsidR="001D697D" w:rsidRPr="001D697D">
        <w:t>practical</w:t>
      </w:r>
      <w:r w:rsidR="001D697D">
        <w:t xml:space="preserve"> </w:t>
      </w:r>
      <w:r w:rsidRPr="00E4597A">
        <w:t>strategy adopted in FPD</w:t>
      </w:r>
      <w:r w:rsidR="00573710">
        <w:t xml:space="preserve"> </w:t>
      </w:r>
      <w:r w:rsidR="00A40A36">
        <w:fldChar w:fldCharType="begin"/>
      </w:r>
      <w:r w:rsidR="003B6027">
        <w:instrText xml:space="preserve"> ADDIN ZOTERO_ITEM CSL_CITATION {"citationID":"a23kmc2nsv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A40A36">
        <w:fldChar w:fldCharType="separate"/>
      </w:r>
      <w:r w:rsidR="003B6027" w:rsidRPr="003B6027">
        <w:rPr>
          <w:rFonts w:eastAsiaTheme="minorEastAsia"/>
          <w:lang w:val="en-US"/>
        </w:rPr>
        <w:t>(Esenbuğa et al. 2023)</w:t>
      </w:r>
      <w:r w:rsidR="00A40A36">
        <w:fldChar w:fldCharType="end"/>
      </w:r>
      <w:r w:rsidRPr="00E4597A">
        <w:t>, data below 30° elevation are discarded to mitigate multipath and noise contamination.</w:t>
      </w:r>
    </w:p>
    <w:p w14:paraId="1282EA22" w14:textId="13C07761" w:rsidR="00BF67B4" w:rsidRDefault="00705F63" w:rsidP="00A0597F">
      <w:pPr>
        <w:pStyle w:val="MainText"/>
      </w:pPr>
      <w:r w:rsidRPr="00705F63">
        <w:t>Second, the preprocessed data are forwarded to the AFPD-DTW Detection module.</w:t>
      </w:r>
      <w:r w:rsidR="003E4A20">
        <w:t xml:space="preserve"> </w:t>
      </w:r>
      <w:r w:rsidR="00BF67B4">
        <w:t xml:space="preserve">Specifically, </w:t>
      </w:r>
      <w:r w:rsidR="00A0597F">
        <w:rPr>
          <w:rFonts w:hint="eastAsia"/>
        </w:rPr>
        <w:t>w</w:t>
      </w:r>
      <w:r w:rsidR="00A0597F" w:rsidRPr="00A0597F">
        <w:t>hen AFPD-DTW receives new data, the daily series in post-processing is first checked for completeness</w:t>
      </w:r>
      <w:r w:rsidR="00BD24E6">
        <w:rPr>
          <w:rFonts w:ascii="SimSun" w:eastAsia="SimSun" w:hAnsi="SimSun" w:cs="SimSun"/>
        </w:rPr>
        <w:t xml:space="preserve">. </w:t>
      </w:r>
      <w:r w:rsidR="004B2552">
        <w:t>I</w:t>
      </w:r>
      <w:r w:rsidR="00A0597F" w:rsidRPr="00A0597F">
        <w:t>f it is incomplete, the model is reset, whereas in real-time detection</w:t>
      </w:r>
      <w:r w:rsidR="003936A3">
        <w:t>,</w:t>
      </w:r>
      <w:r w:rsidR="00A0597F" w:rsidRPr="00A0597F">
        <w:t xml:space="preserve"> the current window is taken directly. The procedure then verifies whether a valid model exists. If not, the current data are set as </w:t>
      </w:r>
      <w:r w:rsidR="00CC320D">
        <w:t xml:space="preserve">a </w:t>
      </w:r>
      <w:r w:rsidR="0069481D">
        <w:t>new</w:t>
      </w:r>
      <w:r w:rsidR="00A0597F" w:rsidRPr="00A0597F">
        <w:t xml:space="preserve"> model, the day is marked as the new detection start (day 1), and the process waits for the next observation. If a valid model is available, the overlapping </w:t>
      </w:r>
      <w:r w:rsidR="00040910">
        <w:t>series</w:t>
      </w:r>
      <w:r w:rsidR="00A0597F" w:rsidRPr="00A0597F">
        <w:t xml:space="preserve"> is used to compute the DTW anomaly score. When the score exceeds the threshold determined by </w:t>
      </w:r>
      <w:r w:rsidR="004A44D7" w:rsidRPr="003E4A20">
        <w:t>the interquartile range</w:t>
      </w:r>
      <w:r w:rsidR="00583549">
        <w:t xml:space="preserve"> (IQR)</w:t>
      </w:r>
      <w:r w:rsidR="00A0597F" w:rsidRPr="00A0597F">
        <w:t xml:space="preserve"> method, a flex</w:t>
      </w:r>
      <w:r w:rsidR="00D1170D">
        <w:t xml:space="preserve"> </w:t>
      </w:r>
      <w:r w:rsidR="00A0597F" w:rsidRPr="00A0597F">
        <w:t>power event is declared</w:t>
      </w:r>
      <w:r w:rsidR="00BA294A">
        <w:t>.</w:t>
      </w:r>
      <w:r w:rsidR="00A0597F" w:rsidRPr="00A0597F">
        <w:t xml:space="preserve"> </w:t>
      </w:r>
      <w:r w:rsidR="00BA294A">
        <w:t>O</w:t>
      </w:r>
      <w:r w:rsidR="00A0597F" w:rsidRPr="00A0597F">
        <w:t>therwise, the current data are incorporated into the model for further updating, thereby enhancing its robustness</w:t>
      </w:r>
      <w:r w:rsidR="00BF67B4">
        <w:t>.</w:t>
      </w:r>
    </w:p>
    <w:p w14:paraId="202544D3" w14:textId="4C0320D4" w:rsidR="00705F63" w:rsidRPr="004004E0" w:rsidRDefault="003E4A20" w:rsidP="00350960">
      <w:pPr>
        <w:pStyle w:val="MainText"/>
      </w:pPr>
      <w:r w:rsidRPr="003E4A20">
        <w:t xml:space="preserve">Third, the Data Fusion module </w:t>
      </w:r>
      <w:r w:rsidRPr="00350960">
        <w:t>integrates</w:t>
      </w:r>
      <w:r w:rsidRPr="003E4A20">
        <w:t xml:space="preserve"> results across multiple stations for each satellite. Specifically, multiple DTW anomaly scores are obtained per satellite and combined using a weighted-voting scheme to generate a final anomaly score. If the score exceeds the threshold, a flex power event is </w:t>
      </w:r>
      <w:r w:rsidR="00174160">
        <w:t>detected</w:t>
      </w:r>
      <w:r w:rsidRPr="003E4A20">
        <w:t xml:space="preserve">. To validate the spatial consistency of detected events, satellite ground tracks are also examined to identify distinct activation regions and centers. The final output is </w:t>
      </w:r>
      <w:r w:rsidR="001A16C3">
        <w:t>a</w:t>
      </w:r>
      <w:r w:rsidRPr="003E4A20">
        <w:t xml:space="preserve"> list of detected flex power events</w:t>
      </w:r>
      <w:r w:rsidR="00A116EC">
        <w:t xml:space="preserve"> and </w:t>
      </w:r>
      <w:r w:rsidR="00B7338F" w:rsidRPr="00B7338F">
        <w:t>detection timelines</w:t>
      </w:r>
      <w:r w:rsidR="00A116EC">
        <w:t>.</w:t>
      </w:r>
    </w:p>
    <w:p w14:paraId="692B5E12" w14:textId="5A5A687A" w:rsidR="004131CE" w:rsidRPr="004C519C" w:rsidRDefault="00E0667A" w:rsidP="004131CE">
      <w:pPr>
        <w:pStyle w:val="BodyText"/>
        <w:keepNext/>
        <w:ind w:firstLine="0"/>
        <w:jc w:val="center"/>
        <w:rPr>
          <w:sz w:val="20"/>
          <w:szCs w:val="20"/>
        </w:rPr>
      </w:pPr>
      <w:r>
        <w:rPr>
          <w:noProof/>
          <w:sz w:val="20"/>
          <w:szCs w:val="20"/>
        </w:rPr>
        <w:lastRenderedPageBreak/>
        <w:drawing>
          <wp:inline distT="0" distB="0" distL="0" distR="0" wp14:anchorId="5966E716" wp14:editId="2E1621CD">
            <wp:extent cx="5731510" cy="6955790"/>
            <wp:effectExtent l="0" t="0" r="0" b="3810"/>
            <wp:docPr id="1418421534" name="Picture 1" descr="A diagram of a data analysis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21534" name="Picture 1" descr="A diagram of a data analysis process&#10;&#10;Description automatically generated"/>
                    <pic:cNvPicPr/>
                  </pic:nvPicPr>
                  <pic:blipFill>
                    <a:blip r:embed="rId12"/>
                    <a:stretch>
                      <a:fillRect/>
                    </a:stretch>
                  </pic:blipFill>
                  <pic:spPr>
                    <a:xfrm>
                      <a:off x="0" y="0"/>
                      <a:ext cx="5731510" cy="6955790"/>
                    </a:xfrm>
                    <a:prstGeom prst="rect">
                      <a:avLst/>
                    </a:prstGeom>
                  </pic:spPr>
                </pic:pic>
              </a:graphicData>
            </a:graphic>
          </wp:inline>
        </w:drawing>
      </w:r>
    </w:p>
    <w:p w14:paraId="3FC4B5E6" w14:textId="12705C72"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w:t>
      </w:r>
    </w:p>
    <w:p w14:paraId="339C8516" w14:textId="77777777" w:rsidR="004131CE" w:rsidRPr="004C519C" w:rsidRDefault="004131CE" w:rsidP="004131CE">
      <w:pPr>
        <w:pStyle w:val="MainText"/>
        <w:ind w:firstLine="0"/>
      </w:pPr>
    </w:p>
    <w:p w14:paraId="2DDBDD90" w14:textId="72EADC1A" w:rsidR="00FD306F" w:rsidRDefault="00FD306F" w:rsidP="008E6BFA">
      <w:pPr>
        <w:pStyle w:val="Heading2"/>
      </w:pPr>
      <w:bookmarkStart w:id="7" w:name="Xbee0d03225775df4bfb0e96566e4b8abd3eec92"/>
      <w:r>
        <w:rPr>
          <w:rFonts w:hint="eastAsia"/>
        </w:rPr>
        <w:t xml:space="preserve">AFPD-DTW </w:t>
      </w:r>
      <w:r w:rsidR="00671838">
        <w:t>d</w:t>
      </w:r>
      <w:r w:rsidR="002D12B8">
        <w:t>etection</w:t>
      </w:r>
    </w:p>
    <w:p w14:paraId="4AC7D487" w14:textId="4A54192A" w:rsidR="0000143B" w:rsidRDefault="00C633EC" w:rsidP="007F166D">
      <w:pPr>
        <w:pStyle w:val="MainText"/>
        <w:ind w:firstLine="0"/>
        <w:rPr>
          <w:rFonts w:ascii="SimSun" w:eastAsia="SimSun" w:hAnsi="SimSun" w:cs="SimSun"/>
          <w:lang w:val="en-US"/>
        </w:rPr>
      </w:pPr>
      <w:r w:rsidRPr="00C633EC">
        <w:t xml:space="preserve">The </w:t>
      </w:r>
      <w:r>
        <w:t>key thought</w:t>
      </w:r>
      <w:r w:rsidRPr="00C633EC">
        <w:t xml:space="preserve"> of AFPD-DTW is that C/N₀ time series of GNSS signals exhibit highly repeatable diurnal patterns under</w:t>
      </w:r>
      <w:r w:rsidR="00066343">
        <w:rPr>
          <w:rFonts w:hint="eastAsia"/>
        </w:rPr>
        <w:t xml:space="preserve"> </w:t>
      </w:r>
      <w:r w:rsidRPr="00C633EC">
        <w:t>non-flex power</w:t>
      </w:r>
      <w:r w:rsidR="00066343">
        <w:rPr>
          <w:rFonts w:hint="eastAsia"/>
        </w:rPr>
        <w:t xml:space="preserve"> </w:t>
      </w:r>
      <w:r w:rsidRPr="00C633EC">
        <w:t xml:space="preserve">conditions. When the </w:t>
      </w:r>
      <w:r w:rsidR="00773E01">
        <w:rPr>
          <w:rFonts w:hint="eastAsia"/>
        </w:rPr>
        <w:t>pattern</w:t>
      </w:r>
      <w:r w:rsidR="00773E01" w:rsidRPr="007E751A">
        <w:t xml:space="preserve"> </w:t>
      </w:r>
      <w:r w:rsidRPr="00C633EC">
        <w:t>of a target day deviate</w:t>
      </w:r>
      <w:r w:rsidR="00763C13">
        <w:rPr>
          <w:rFonts w:hint="eastAsia"/>
        </w:rPr>
        <w:t>s</w:t>
      </w:r>
      <w:r w:rsidRPr="00C633EC">
        <w:t xml:space="preserve"> substantially from </w:t>
      </w:r>
      <w:r w:rsidR="00493CE9">
        <w:t>that</w:t>
      </w:r>
      <w:r w:rsidRPr="00C633EC">
        <w:t xml:space="preserve"> of the preceding </w:t>
      </w:r>
      <w:r w:rsidRPr="00C633EC">
        <w:lastRenderedPageBreak/>
        <w:t>days, this indicates the occurrence of flex power changes.</w:t>
      </w:r>
      <w:r w:rsidR="007E751A" w:rsidRPr="007E751A">
        <w:rPr>
          <w:sz w:val="24"/>
        </w:rPr>
        <w:t xml:space="preserve"> </w:t>
      </w:r>
      <w:r w:rsidR="007E751A" w:rsidRPr="007E751A">
        <w:t>Compared to baseline</w:t>
      </w:r>
      <w:r w:rsidR="00EF68D7">
        <w:rPr>
          <w:rFonts w:hint="eastAsia"/>
        </w:rPr>
        <w:t xml:space="preserve"> </w:t>
      </w:r>
      <w:r w:rsidR="0063150E">
        <w:t xml:space="preserve">modeling </w:t>
      </w:r>
      <w:r w:rsidR="007E751A" w:rsidRPr="007E751A">
        <w:t>approaches, AFPD-DTW employs a few preceding days’ stable sequences as the dynamic reference model. The current day’s sequence is then compared against this model using DTW</w:t>
      </w:r>
      <w:r w:rsidR="00A63850">
        <w:t xml:space="preserve"> </w:t>
      </w:r>
      <w:r w:rsidR="007E751A" w:rsidRPr="007E751A">
        <w:t>to derive anomaly scores.</w:t>
      </w:r>
      <w:r w:rsidR="005A7F42" w:rsidRPr="005A7F42">
        <w:rPr>
          <w:rFonts w:ascii="SimSun" w:eastAsia="SimSun" w:hAnsi="SimSun" w:cs="SimSun" w:hint="eastAsia"/>
        </w:rPr>
        <w:t xml:space="preserve"> </w:t>
      </w:r>
    </w:p>
    <w:p w14:paraId="18F4313E" w14:textId="14F79008" w:rsidR="007F166D" w:rsidRPr="00495888" w:rsidRDefault="007F166D" w:rsidP="0000143B">
      <w:pPr>
        <w:pStyle w:val="MainText"/>
        <w:rPr>
          <w:lang w:val="en-US"/>
        </w:rPr>
      </w:pPr>
      <w:r w:rsidRPr="0000143B">
        <w:t>For post</w:t>
      </w:r>
      <w:r w:rsidR="00911FFE">
        <w:t>-</w:t>
      </w:r>
      <w:r w:rsidRPr="0000143B">
        <w:t>processing detection</w:t>
      </w:r>
      <w:r w:rsidR="007E34F0">
        <w:t>,</w:t>
      </w:r>
      <w:r w:rsidRPr="0000143B">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T</m:t>
            </m:r>
          </m:sub>
        </m:sSub>
        <m:r>
          <w:rPr>
            <w:rFonts w:ascii="Cambria Math" w:hAnsi="Cambria Math"/>
          </w:rPr>
          <m:t>)</m:t>
        </m:r>
      </m:oMath>
      <w:r w:rsidR="00046F1A">
        <w:t xml:space="preserve"> represents </w:t>
      </w:r>
      <w:r w:rsidRPr="0000143B">
        <w:t>the C/N0 data for the day to be detected</w:t>
      </w:r>
      <w:r w:rsidR="00A11ECE">
        <w:t>,</w:t>
      </w:r>
      <w:r w:rsidRPr="0000143B">
        <w:t xml:space="preserve"> </w:t>
      </w:r>
      <w:r w:rsidR="00C46662" w:rsidRPr="00C46662">
        <w:t xml:space="preserve">where </w:t>
      </w:r>
      <m:oMath>
        <m:r>
          <w:rPr>
            <w:rFonts w:ascii="Cambria Math" w:hAnsi="Cambria Math"/>
          </w:rPr>
          <m:t>T</m:t>
        </m:r>
      </m:oMath>
      <w:r w:rsidR="00C46662" w:rsidRPr="00C46662">
        <w:t xml:space="preserve"> is the number of epochs per day</w:t>
      </w:r>
      <w:r w:rsidR="00263FC0">
        <w:rPr>
          <w:rFonts w:ascii="SimSun" w:eastAsia="SimSun" w:hAnsi="SimSun" w:cs="SimSun"/>
          <w:lang w:val="en-US"/>
        </w:rPr>
        <w:t xml:space="preserve">. </w:t>
      </w:r>
      <w:r w:rsidR="005457F8" w:rsidRPr="005457F8">
        <w:t>This sequence is compared with the average data from the previous</w:t>
      </w:r>
      <w:r w:rsidR="005457F8">
        <w:t xml:space="preserve"> </w:t>
      </w:r>
      <m:oMath>
        <m:r>
          <w:rPr>
            <w:rFonts w:ascii="Cambria Math" w:hAnsi="Cambria Math"/>
          </w:rPr>
          <m:t>N</m:t>
        </m:r>
      </m:oMath>
      <w:r w:rsidRPr="0000143B">
        <w:t xml:space="preserve"> days</w:t>
      </w:r>
      <w:r w:rsidR="00A134F3">
        <w:t>,</w:t>
      </w:r>
    </w:p>
    <w:p w14:paraId="6B11CC58" w14:textId="2A48E593" w:rsidR="007F166D" w:rsidRPr="006534D7" w:rsidRDefault="00000000" w:rsidP="007F166D">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24D94E59" w14:textId="55783D21" w:rsidR="007F166D" w:rsidRPr="006534D7" w:rsidRDefault="00495888" w:rsidP="007F166D">
      <w:pPr>
        <w:pStyle w:val="MainText"/>
        <w:ind w:firstLine="0"/>
      </w:pPr>
      <w:r w:rsidRPr="00495888">
        <w:t>The averaging strategy is employed to smooth out day-to-day fluctuations and generate a robust reference sequence.</w:t>
      </w:r>
      <w:r>
        <w:t xml:space="preserve"> T</w:t>
      </w:r>
      <w:r w:rsidR="007F166D" w:rsidRPr="006534D7">
        <w:t>he</w:t>
      </w:r>
      <w:r w:rsidR="007F166D" w:rsidRPr="006534D7">
        <w:rPr>
          <w:rFonts w:hint="eastAsia"/>
        </w:rPr>
        <w:t>n</w:t>
      </w:r>
      <w:r w:rsidR="007F166D" w:rsidRPr="006534D7">
        <w:t>, the differential value is computed as</w:t>
      </w:r>
    </w:p>
    <w:p w14:paraId="3F9F61E8" w14:textId="21F2EDC5" w:rsidR="007F166D" w:rsidRPr="006534D7" w:rsidRDefault="00000000" w:rsidP="007F166D">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07BD640" w14:textId="1CA27A19" w:rsidR="007F166D" w:rsidRDefault="00E474EA" w:rsidP="007F166D">
      <w:pPr>
        <w:pStyle w:val="MainText"/>
        <w:ind w:firstLine="0"/>
      </w:pPr>
      <w:r>
        <w:t>I</w:t>
      </w:r>
      <w:r w:rsidR="007F166D"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007F166D" w:rsidRPr="00826920">
        <w:rPr>
          <w:rFonts w:eastAsiaTheme="minorEastAsia"/>
        </w:rPr>
        <w:t xml:space="preserve"> </w:t>
      </w:r>
      <w:r w:rsidR="007F166D" w:rsidRPr="00826920">
        <w:t>exceeds</w:t>
      </w:r>
      <w:r w:rsidR="007F166D" w:rsidRPr="006534D7">
        <w:t xml:space="preserve"> the </w:t>
      </w:r>
      <w:r w:rsidR="00A71C23" w:rsidRPr="00A71C23">
        <w:t>predefined</w:t>
      </w:r>
      <w:r w:rsidR="00A71C23">
        <w:t xml:space="preserve"> </w:t>
      </w:r>
      <w:r w:rsidR="007F166D" w:rsidRPr="006534D7">
        <w:t xml:space="preserve">threshold </w:t>
      </w:r>
      <m:oMath>
        <m:r>
          <w:rPr>
            <w:rFonts w:ascii="Cambria Math" w:hAnsi="Cambria Math"/>
          </w:rPr>
          <m:t>thre</m:t>
        </m:r>
      </m:oMath>
      <w:r w:rsidR="007F166D" w:rsidRPr="006534D7">
        <w:t xml:space="preserve">, </w:t>
      </w:r>
      <w:r w:rsidR="00E44AE2" w:rsidRPr="00E44AE2">
        <w:t>a flex power event is de</w:t>
      </w:r>
      <w:r w:rsidR="00E44AE2">
        <w:t>tected</w:t>
      </w:r>
      <w:r w:rsidR="007F166D" w:rsidRPr="006534D7">
        <w:t>.</w:t>
      </w:r>
      <w:r w:rsidR="00CC2D4D">
        <w:t xml:space="preserve"> </w:t>
      </w:r>
      <w:r w:rsidR="00CC2D4D" w:rsidRPr="00CC2D4D">
        <w:t xml:space="preserve">This direct differencing strategy is efficient because it requires only a small number of preceding days, but it suffers from two critical limitations: </w:t>
      </w:r>
      <w:r w:rsidR="00CC2D4D" w:rsidRPr="00E95484">
        <w:t>(1) high sensitivity to noise in C/N</w:t>
      </w:r>
      <w:r w:rsidR="003A0FE3">
        <w:rPr>
          <w:rFonts w:hint="eastAsia"/>
        </w:rPr>
        <w:t>0</w:t>
      </w:r>
      <w:r w:rsidR="00CC2D4D" w:rsidRPr="00E95484">
        <w:t xml:space="preserve"> measurements, which may trigger spurious detections, and (2) temporal misalignment between sequences, as GPS satellites have an 11 h 58 min orbital repeat period, while observations follow a 24 h solar day.</w:t>
      </w:r>
      <w:r w:rsidR="00CC2D4D" w:rsidRPr="00CC2D4D">
        <w:t xml:space="preserve"> This mismatch often produces erroneous results in daily comparisons.</w:t>
      </w:r>
    </w:p>
    <w:p w14:paraId="32A989EB" w14:textId="2EA50223" w:rsidR="00591330" w:rsidRPr="006534D7" w:rsidRDefault="00591330" w:rsidP="00591330">
      <w:pPr>
        <w:pStyle w:val="MainText"/>
      </w:pPr>
      <w:r w:rsidRPr="006534D7">
        <w:t xml:space="preserve">To address this issue, we adopt DTW, which measures </w:t>
      </w:r>
      <w:r w:rsidR="002F34F2">
        <w:t>sequence</w:t>
      </w:r>
      <w:r w:rsidRPr="006534D7">
        <w:t xml:space="preserve"> similarity by dynamically aligning sequences along an optimal path and computing a distance metric</w:t>
      </w:r>
      <w:r w:rsidR="00B31374">
        <w:rPr>
          <w:rFonts w:hint="eastAsia"/>
        </w:rPr>
        <w:t xml:space="preserve"> </w:t>
      </w:r>
      <w:r w:rsidRPr="006534D7">
        <w:fldChar w:fldCharType="begin"/>
      </w:r>
      <w:r w:rsidR="003B6027">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Pr="006534D7">
        <w:fldChar w:fldCharType="separate"/>
      </w:r>
      <w:r w:rsidRPr="006534D7">
        <w:t>(Berndt and Clifford 1994)</w:t>
      </w:r>
      <w:r w:rsidRPr="006534D7">
        <w:fldChar w:fldCharType="end"/>
      </w:r>
      <w:r w:rsidRPr="006534D7">
        <w:t>. Given</w:t>
      </w:r>
      <w:r w:rsidR="002F3720">
        <w:t xml:space="preserve"> the</w:t>
      </w:r>
      <w:r w:rsidRPr="006534D7">
        <w:t xml:space="preserve">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2D1CB9D0" w14:textId="61152EF0" w:rsidR="00591330" w:rsidRPr="006534D7" w:rsidRDefault="00000000" w:rsidP="00591330">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w:rPr>
                        <w:rFonts w:ascii="Cambria Math" w:hAnsi="Cambria Math"/>
                      </w:rPr>
                      <m:t>)</m:t>
                    </m:r>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r>
                      <w:rPr>
                        <w:rFonts w:ascii="Cambria Math" w:hAnsi="Cambria Math"/>
                      </w:rPr>
                      <m:t>)</m:t>
                    </m:r>
                  </m:e>
                </m:mr>
              </m:m>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4211384E" w14:textId="68047CAB" w:rsidR="00591330" w:rsidRPr="006534D7" w:rsidRDefault="00591330" w:rsidP="00591330">
      <w:pPr>
        <w:pStyle w:val="MainText"/>
        <w:ind w:firstLine="0"/>
      </w:pPr>
      <w:r w:rsidRPr="006534D7">
        <w:rPr>
          <w:rFonts w:hint="eastAsia"/>
        </w:rPr>
        <w:t>w</w:t>
      </w:r>
      <w:r w:rsidRPr="006534D7">
        <w:t xml:space="preserve">here </w:t>
      </w:r>
      <m:oMath>
        <m:r>
          <w:rPr>
            <w:rFonts w:ascii="Cambria Math" w:hAnsi="Cambria Math"/>
          </w:rPr>
          <m:t>N</m:t>
        </m:r>
      </m:oMath>
      <w:r w:rsidRPr="006534D7">
        <w:t xml:space="preserve"> and </w:t>
      </w:r>
      <m:oMath>
        <m:r>
          <w:rPr>
            <w:rFonts w:ascii="Cambria Math" w:hAnsi="Cambria Math"/>
          </w:rPr>
          <m:t>M</m:t>
        </m:r>
      </m:oMath>
      <w:r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Pr="006534D7">
        <w:t xml:space="preserve"> represent the Euclidean distance 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Pr="006534D7">
        <w:t xml:space="preserve">. The cumulative distance matrix </w:t>
      </w:r>
      <m:oMath>
        <m:r>
          <w:rPr>
            <w:rFonts w:ascii="Cambria Math" w:hAnsi="Cambria Math"/>
          </w:rPr>
          <m:t>C</m:t>
        </m:r>
      </m:oMath>
      <w:r w:rsidRPr="006534D7">
        <w:t xml:space="preserve"> is calculated using the recurrence</w:t>
      </w:r>
      <w:r w:rsidR="00E43A75">
        <w:t xml:space="preserve"> as</w:t>
      </w:r>
    </w:p>
    <w:p w14:paraId="29A9D6B6" w14:textId="5B00540A" w:rsidR="00591330" w:rsidRPr="006534D7" w:rsidRDefault="00000000" w:rsidP="00591330">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739EDDCE" w14:textId="0A95B5A2" w:rsidR="00591330" w:rsidRPr="006534D7" w:rsidRDefault="00591330" w:rsidP="00591330">
      <w:pPr>
        <w:pStyle w:val="MainText"/>
        <w:ind w:firstLine="0"/>
      </w:pPr>
      <w:r w:rsidRPr="006534D7">
        <w:t xml:space="preserve">where </w:t>
      </w:r>
      <m:oMath>
        <m:r>
          <w:rPr>
            <w:rFonts w:ascii="Cambria Math" w:hAnsi="Cambria Math"/>
          </w:rPr>
          <m:t>C</m:t>
        </m:r>
        <m:r>
          <m:rPr>
            <m:sty m:val="p"/>
          </m:rPr>
          <w:rPr>
            <w:rFonts w:ascii="Cambria Math" w:hAnsi="Cambria Math"/>
          </w:rPr>
          <m:t>(1,1)=</m:t>
        </m:r>
        <m:r>
          <w:rPr>
            <w:rFonts w:ascii="Cambria Math" w:hAnsi="Cambria Math"/>
          </w:rPr>
          <m:t>D</m:t>
        </m:r>
        <m:r>
          <m:rPr>
            <m:sty m:val="p"/>
          </m:rPr>
          <w:rPr>
            <w:rFonts w:ascii="Cambria Math" w:hAnsi="Cambria Math"/>
          </w:rPr>
          <m:t>(1,1)</m:t>
        </m:r>
      </m:oMath>
      <w:r w:rsidRPr="006534D7">
        <w:t xml:space="preserve">, 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00190693">
        <w:t xml:space="preserve">, </w:t>
      </w:r>
      <w:r w:rsidR="009E4046" w:rsidRPr="009E4046">
        <w:t>is used as the anomaly measure.</w:t>
      </w:r>
      <w:r w:rsidR="009E4046">
        <w:rPr>
          <w:rFonts w:hint="eastAsia"/>
        </w:rPr>
        <w:t xml:space="preserve"> </w:t>
      </w:r>
      <w:r w:rsidR="00A806FF" w:rsidRPr="00A806FF">
        <w:t>Smaller values indicate greater similarity, whereas larger values correspond to significant deviations likely caused by flex power events. This property overcomes the limitations of direct differencing</w:t>
      </w:r>
      <w:r w:rsidRPr="006534D7">
        <w:t>. Finally, the decision criteria can be written as</w:t>
      </w:r>
    </w:p>
    <w:p w14:paraId="6C06B39B" w14:textId="43B64B3C" w:rsidR="007477BD" w:rsidRPr="006534D7" w:rsidRDefault="00000000" w:rsidP="00591330">
      <w:pPr>
        <w:pStyle w:val="MainText"/>
        <w:ind w:firstLine="0"/>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5</m:t>
                  </m:r>
                </m:e>
              </m:d>
            </m:e>
          </m:eqArr>
        </m:oMath>
      </m:oMathPara>
    </w:p>
    <w:p w14:paraId="22DC6755" w14:textId="0458D409" w:rsidR="00436EA0" w:rsidRDefault="00436EA0" w:rsidP="00BB3FEE">
      <w:pPr>
        <w:pStyle w:val="MainText"/>
      </w:pPr>
      <w:r>
        <w:t xml:space="preserve">For real-time detection at epoch </w:t>
      </w:r>
      <m:oMath>
        <m:r>
          <w:rPr>
            <w:rFonts w:ascii="Cambria Math" w:hAnsi="Cambria Math"/>
          </w:rPr>
          <m:t>t</m:t>
        </m:r>
      </m:oMath>
      <w:r>
        <w:t xml:space="preserve">, we let </w:t>
      </w:r>
      <m:oMath>
        <m:r>
          <w:rPr>
            <w:rFonts w:ascii="Cambria Math" w:hAnsi="Cambria Math"/>
          </w:rPr>
          <m:t>Δt</m:t>
        </m:r>
      </m:oMath>
      <w:r>
        <w:t xml:space="preserve"> denote the sampling interval and </w:t>
      </w:r>
      <m:oMath>
        <m:r>
          <w:rPr>
            <w:rFonts w:ascii="Cambria Math" w:hAnsi="Cambria Math"/>
          </w:rPr>
          <m:t>W</m:t>
        </m:r>
      </m:oMath>
      <w:r>
        <w:t xml:space="preserve"> the window length in epochs. Define the current window and the co-indexed model window as</w:t>
      </w:r>
      <w:r w:rsidR="00BB3FEE">
        <w:rPr>
          <w:rFonts w:hint="eastAsia"/>
        </w:rPr>
        <w:t xml:space="preserve"> </w:t>
      </w:r>
      <m:oMath>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S</m:t>
            </m:r>
          </m:e>
          <m:sub>
            <m:r>
              <w:rPr>
                <w:rFonts w:ascii="Cambria Math" w:hAnsi="Cambria Math"/>
              </w:rPr>
              <m:t>i</m:t>
            </m:r>
          </m:sub>
          <m:sup>
            <m:d>
              <m:dPr>
                <m:ctrlPr>
                  <w:rPr>
                    <w:rFonts w:ascii="Cambria Math" w:hAnsi="Cambria Math"/>
                  </w:rPr>
                </m:ctrlPr>
              </m:dPr>
              <m:e>
                <m:r>
                  <w:rPr>
                    <w:rFonts w:ascii="Cambria Math" w:hAnsi="Cambria Math"/>
                  </w:rPr>
                  <m:t>t</m:t>
                </m:r>
              </m:e>
            </m:d>
          </m:sup>
        </m:sSub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r>
          <w:rPr>
            <w:rFonts w:ascii="Cambria Math" w:hAnsi="Cambria Math"/>
          </w:rPr>
          <m:t> </m:t>
        </m:r>
        <m:sSup>
          <m:sSupPr>
            <m:ctrlPr>
              <w:rPr>
                <w:rFonts w:ascii="Cambria Math" w:hAnsi="Cambria Math"/>
              </w:rPr>
            </m:ctrlPr>
          </m:sSupPr>
          <m:e>
            <m:r>
              <w:rPr>
                <w:rFonts w:ascii="Cambria Math" w:hAnsi="Cambria Math"/>
              </w:rPr>
              <m:t>M</m:t>
            </m:r>
          </m:e>
          <m:sup>
            <m:d>
              <m:dPr>
                <m:ctrlPr>
                  <w:rPr>
                    <w:rFonts w:ascii="Cambria Math" w:hAnsi="Cambria Math"/>
                  </w:rPr>
                </m:ctrlPr>
              </m:dPr>
              <m:e>
                <m:r>
                  <w:rPr>
                    <w:rFonts w:ascii="Cambria Math" w:hAnsi="Cambria Math"/>
                  </w:rPr>
                  <m:t>t</m:t>
                </m:r>
              </m:e>
            </m:d>
          </m:sup>
        </m:s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oMath>
      <w:r w:rsidR="00BB3FEE">
        <w:rPr>
          <w:rFonts w:hint="eastAsia"/>
        </w:rPr>
        <w:t xml:space="preserve"> </w:t>
      </w:r>
      <w:r>
        <w:t xml:space="preserve">wher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oMath>
      <w:r>
        <w:t xml:space="preserve"> is the C/0N at epoch </w:t>
      </w:r>
      <m:oMath>
        <m:r>
          <w:rPr>
            <w:rFonts w:ascii="Cambria Math" w:hAnsi="Cambria Math"/>
          </w:rPr>
          <m:t>τ</m:t>
        </m:r>
      </m:oMath>
      <w:r>
        <w:t xml:space="preserve"> on day </w:t>
      </w:r>
      <m:oMath>
        <m:r>
          <w:rPr>
            <w:rFonts w:ascii="Cambria Math" w:hAnsi="Cambria Math"/>
          </w:rPr>
          <m:t>i</m:t>
        </m:r>
      </m:oMath>
      <w:r>
        <w:t xml:space="preserve">, and </w:t>
      </w:r>
      <m:oMath>
        <m:sSub>
          <m:sSubPr>
            <m:ctrlPr>
              <w:rPr>
                <w:rFonts w:ascii="Cambria Math" w:hAnsi="Cambria Math"/>
              </w:rPr>
            </m:ctrlPr>
          </m:sSubPr>
          <m:e>
            <m:r>
              <w:rPr>
                <w:rFonts w:ascii="Cambria Math" w:hAnsi="Cambria Math"/>
              </w:rPr>
              <m:t>m</m:t>
            </m:r>
          </m:e>
          <m:sub>
            <m:r>
              <m:rPr>
                <m:sty m:val="p"/>
              </m:rPr>
              <w:rPr>
                <w:rFonts w:ascii="Cambria Math" w:hAnsi="Cambria Math"/>
              </w:rPr>
              <m:t>τ</m:t>
            </m:r>
          </m:sub>
        </m:sSub>
      </m:oMath>
      <w:r>
        <w:t xml:space="preserve"> is the element of the dynamic model </w:t>
      </w:r>
      <m:oMath>
        <m:sSub>
          <m:sSubPr>
            <m:ctrlPr>
              <w:rPr>
                <w:rFonts w:ascii="Cambria Math" w:hAnsi="Cambria Math"/>
              </w:rPr>
            </m:ctrlPr>
          </m:sSubPr>
          <m:e>
            <m:r>
              <w:rPr>
                <w:rFonts w:ascii="Cambria Math" w:hAnsi="Cambria Math"/>
              </w:rPr>
              <m:t>S</m:t>
            </m:r>
          </m:e>
          <m:sub>
            <m:r>
              <m:rPr>
                <m:sty m:val="p"/>
              </m:rPr>
              <w:rPr>
                <w:rFonts w:ascii="Cambria Math" w:hAnsi="Cambria Math"/>
              </w:rPr>
              <m:t>model</m:t>
            </m:r>
          </m:sub>
        </m:sSub>
      </m:oMath>
      <w:r>
        <w:t xml:space="preserve"> aligned to epoch </w:t>
      </w:r>
      <m:oMath>
        <m:r>
          <w:rPr>
            <w:rFonts w:ascii="Cambria Math" w:hAnsi="Cambria Math"/>
          </w:rPr>
          <m:t>τ</m:t>
        </m:r>
        <m:r>
          <m:rPr>
            <m:sty m:val="p"/>
          </m:rPr>
          <w:rPr>
            <w:rFonts w:ascii="Cambria Math" w:hAnsi="Cambria Math"/>
          </w:rPr>
          <m:t>.</m:t>
        </m:r>
      </m:oMath>
    </w:p>
    <w:p w14:paraId="7C74FA12" w14:textId="12FED9DB" w:rsidR="00436EA0" w:rsidRDefault="00436EA0" w:rsidP="00436EA0">
      <w:pPr>
        <w:pStyle w:val="MainText"/>
      </w:pPr>
      <w:r>
        <w:t xml:space="preserve">A constrained DTW distance is then computed between these two sequences under a Sakoe-Chiba band of half-width </w:t>
      </w:r>
      <m:oMath>
        <m:r>
          <w:rPr>
            <w:rFonts w:ascii="Cambria Math" w:hAnsi="Cambria Math"/>
          </w:rPr>
          <m:t>r</m:t>
        </m:r>
      </m:oMath>
      <w:r>
        <w:t xml:space="preserve"> (typically r </w:t>
      </w:r>
      <m:oMath>
        <m:r>
          <m:rPr>
            <m:sty m:val="p"/>
          </m:rPr>
          <w:rPr>
            <w:rFonts w:ascii="Cambria Math" w:hAnsi="Cambria Math"/>
          </w:rPr>
          <m:t>≤</m:t>
        </m:r>
      </m:oMath>
      <w:r>
        <w:t xml:space="preserve"> 3), which means only alignments satisfying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 xml:space="preserve"> are permitted. This constraint restricts temporal shifts to a few samples to avoid implausible alignment</w:t>
      </w:r>
      <w:r w:rsidR="001A543B">
        <w:t>s</w:t>
      </w:r>
      <w:r>
        <w:t xml:space="preserve">. Moreover, it reduces computational complexity from </w:t>
      </w:r>
      <m:oMath>
        <m: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W</m:t>
                </m:r>
              </m:e>
              <m:sup>
                <m:r>
                  <w:rPr>
                    <w:rFonts w:ascii="Cambria Math" w:hAnsi="Cambria Math"/>
                  </w:rPr>
                  <m:t>2</m:t>
                </m:r>
              </m:sup>
            </m:sSup>
          </m:e>
        </m:d>
      </m:oMath>
      <w:r>
        <w:t xml:space="preserve"> to </w:t>
      </w:r>
      <m:oMath>
        <m:r>
          <w:rPr>
            <w:rFonts w:ascii="Cambria Math" w:hAnsi="Cambria Math"/>
          </w:rPr>
          <m:t>O</m:t>
        </m:r>
        <m:d>
          <m:dPr>
            <m:ctrlPr>
              <w:rPr>
                <w:rFonts w:ascii="Cambria Math" w:hAnsi="Cambria Math"/>
              </w:rPr>
            </m:ctrlPr>
          </m:dPr>
          <m:e>
            <m:r>
              <w:rPr>
                <w:rFonts w:ascii="Cambria Math" w:hAnsi="Cambria Math"/>
              </w:rPr>
              <m:t>Wr</m:t>
            </m:r>
          </m:e>
        </m:d>
      </m:oMath>
      <w:r>
        <w:t>, enabling efficient real-time detection. The local cost function and the banded recurrence of the cumulative distance matrix are then defined as follows.</w:t>
      </w:r>
    </w:p>
    <w:p w14:paraId="15C9D78C" w14:textId="27ADC3D6" w:rsidR="0087772E" w:rsidRPr="0087772E" w:rsidRDefault="00000000" w:rsidP="0087772E">
      <w:pPr>
        <w:pStyle w:val="MainText"/>
      </w:pPr>
      <m:oMathPara>
        <m:oMath>
          <m:eqArr>
            <m:eqArrPr>
              <m:maxDist m:val="1"/>
              <m:ctrlPr>
                <w:rPr>
                  <w:rFonts w:ascii="Cambria Math" w:hAnsi="Cambria Math"/>
                </w:rPr>
              </m:ctrlPr>
            </m:eqArrPr>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w:rPr>
                  <w:rFonts w:ascii="Cambria Math" w:hAnsi="Cambria Math"/>
                </w:rPr>
                <m:t>#</m:t>
              </m:r>
              <m:d>
                <m:dPr>
                  <m:ctrlPr>
                    <w:rPr>
                      <w:rFonts w:ascii="Cambria Math" w:hAnsi="Cambria Math"/>
                    </w:rPr>
                  </m:ctrlPr>
                </m:dPr>
                <m:e>
                  <m:r>
                    <m:rPr>
                      <m:sty m:val="p"/>
                    </m:rPr>
                    <w:rPr>
                      <w:rFonts w:ascii="Cambria Math" w:hAnsi="Cambria Math"/>
                    </w:rPr>
                    <m:t>6</m:t>
                  </m:r>
                </m:e>
              </m:d>
              <m:ctrlPr>
                <w:rPr>
                  <w:rFonts w:ascii="Cambria Math" w:hAnsi="Cambria Math"/>
                  <w:i/>
                </w:rPr>
              </m:ctrlPr>
            </m:e>
          </m:eqArr>
        </m:oMath>
      </m:oMathPara>
    </w:p>
    <w:p w14:paraId="54150F60" w14:textId="5EAEE0C3" w:rsidR="0087772E" w:rsidRPr="0087772E" w:rsidRDefault="00000000" w:rsidP="0087772E">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d</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p</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q</m:t>
                            </m:r>
                          </m:sub>
                        </m:sSub>
                      </m:e>
                    </m:mr>
                  </m:m>
                </m:e>
              </m:d>
              <m:r>
                <m:rPr>
                  <m:sty m:val="p"/>
                </m:rPr>
                <w:rPr>
                  <w:rFonts w:ascii="Cambria Math" w:hAnsi="Cambria Math"/>
                </w:rPr>
                <m:t>+min</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7</m:t>
                  </m:r>
                </m:e>
              </m:d>
              <m:ctrlPr>
                <w:rPr>
                  <w:rFonts w:ascii="Cambria Math" w:hAnsi="Cambria Math"/>
                  <w:i/>
                </w:rPr>
              </m:ctrlPr>
            </m:e>
          </m:eqArr>
        </m:oMath>
      </m:oMathPara>
    </w:p>
    <w:p w14:paraId="680E0F82" w14:textId="0F00032D" w:rsidR="00436EA0" w:rsidRDefault="00436EA0" w:rsidP="00C367CE">
      <w:pPr>
        <w:pStyle w:val="MainText"/>
        <w:ind w:firstLine="0"/>
      </w:pPr>
      <w:r>
        <w:t xml:space="preserve">for </w:t>
      </w:r>
      <m:oMath>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W</m:t>
        </m:r>
        <m:r>
          <m:rPr>
            <m:sty m:val="p"/>
          </m:rPr>
          <w:rPr>
            <w:rFonts w:ascii="Cambria Math" w:hAnsi="Cambria Math"/>
          </w:rPr>
          <m:t>}</m:t>
        </m:r>
      </m:oMath>
      <w:r>
        <w:t xml:space="preserve"> with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w:t>
      </w:r>
      <w:r w:rsidR="009B471F">
        <w:t xml:space="preserve"> </w:t>
      </w:r>
      <w:r>
        <w:t>and initialization</w:t>
      </w:r>
    </w:p>
    <w:p w14:paraId="56BD5E91" w14:textId="46E4470C" w:rsidR="00AF74C1" w:rsidRPr="00AF74C1" w:rsidRDefault="00000000" w:rsidP="00AF74C1">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1</m:t>
                  </m:r>
                </m:e>
              </m:d>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e>
              </m:d>
              <m:r>
                <w:rPr>
                  <w:rFonts w:ascii="Cambria Math" w:hAnsi="Cambria Math"/>
                </w:rPr>
                <m:t>#</m:t>
              </m:r>
              <m:d>
                <m:dPr>
                  <m:ctrlPr>
                    <w:rPr>
                      <w:rFonts w:ascii="Cambria Math" w:hAnsi="Cambria Math"/>
                    </w:rPr>
                  </m:ctrlPr>
                </m:dPr>
                <m:e>
                  <m:r>
                    <m:rPr>
                      <m:sty m:val="p"/>
                    </m:rPr>
                    <w:rPr>
                      <w:rFonts w:ascii="Cambria Math" w:hAnsi="Cambria Math"/>
                    </w:rPr>
                    <m:t>8</m:t>
                  </m:r>
                </m:e>
              </m:d>
              <m:ctrlPr>
                <w:rPr>
                  <w:rFonts w:ascii="Cambria Math" w:hAnsi="Cambria Math"/>
                  <w:i/>
                </w:rPr>
              </m:ctrlPr>
            </m:e>
          </m:eqArr>
        </m:oMath>
      </m:oMathPara>
    </w:p>
    <w:p w14:paraId="0D4303E5" w14:textId="77777777" w:rsidR="00436EA0" w:rsidRDefault="00436EA0" w:rsidP="00576C1D">
      <w:pPr>
        <w:pStyle w:val="MainText"/>
        <w:ind w:firstLine="0"/>
      </w:pPr>
      <w:r>
        <w:t xml:space="preserve">Let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be the optimal warping path implied by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and </w:t>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oMath>
      <w:r>
        <w:t xml:space="preserve"> its length. The path-normalized DTW distance is then given by</w:t>
      </w:r>
    </w:p>
    <w:p w14:paraId="0E29C765" w14:textId="2243A228" w:rsidR="00CB38CB" w:rsidRPr="00CB38CB" w:rsidRDefault="00000000" w:rsidP="00CB38CB">
      <w:pPr>
        <w:pStyle w:val="MainText"/>
      </w:pPr>
      <m:oMathPara>
        <m:oMath>
          <m:eqArr>
            <m:eqArrPr>
              <m:maxDist m:val="1"/>
              <m:ctrlPr>
                <w:rPr>
                  <w:rFonts w:ascii="Cambria Math" w:hAnsi="Cambria Math"/>
                </w:rPr>
              </m:ctrlPr>
            </m:eqArrPr>
            <m:e>
              <m:sSub>
                <m:sSubPr>
                  <m:ctrlPr>
                    <w:rPr>
                      <w:rFonts w:ascii="Cambria Math" w:hAnsi="Cambria Math"/>
                    </w:rPr>
                  </m:ctrlPr>
                </m:sSubPr>
                <m:e>
                  <m:acc>
                    <m:accPr>
                      <m:ctrlPr>
                        <w:rPr>
                          <w:rFonts w:ascii="Cambria Math" w:hAnsi="Cambria Math"/>
                        </w:rPr>
                      </m:ctrlPr>
                    </m:accPr>
                    <m:e>
                      <m:r>
                        <w:rPr>
                          <w:rFonts w:ascii="Cambria Math" w:hAnsi="Cambria Math"/>
                        </w:rPr>
                        <m:t>d</m:t>
                      </m:r>
                    </m:e>
                  </m:acc>
                </m:e>
                <m:sub>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W</m:t>
                      </m:r>
                    </m:e>
                  </m:d>
                </m:num>
                <m:den>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den>
              </m:f>
              <m:r>
                <w:rPr>
                  <w:rFonts w:ascii="Cambria Math" w:hAnsi="Cambria Math"/>
                </w:rPr>
                <m:t>#</m:t>
              </m:r>
              <m:d>
                <m:dPr>
                  <m:ctrlPr>
                    <w:rPr>
                      <w:rFonts w:ascii="Cambria Math" w:hAnsi="Cambria Math"/>
                    </w:rPr>
                  </m:ctrlPr>
                </m:dPr>
                <m:e>
                  <m:r>
                    <m:rPr>
                      <m:sty m:val="p"/>
                    </m:rPr>
                    <w:rPr>
                      <w:rFonts w:ascii="Cambria Math" w:hAnsi="Cambria Math"/>
                    </w:rPr>
                    <m:t>9</m:t>
                  </m:r>
                </m:e>
              </m:d>
              <m:ctrlPr>
                <w:rPr>
                  <w:rFonts w:ascii="Cambria Math" w:hAnsi="Cambria Math"/>
                  <w:i/>
                </w:rPr>
              </m:ctrlPr>
            </m:e>
          </m:eqArr>
        </m:oMath>
      </m:oMathPara>
    </w:p>
    <w:p w14:paraId="16D23359" w14:textId="77777777" w:rsidR="00436EA0" w:rsidRDefault="00436EA0" w:rsidP="00576C1D">
      <w:pPr>
        <w:pStyle w:val="MainText"/>
        <w:ind w:firstLine="0"/>
      </w:pPr>
      <w:r>
        <w:t xml:space="preserve">The real-time decision at epoch </w:t>
      </w:r>
      <m:oMath>
        <m:r>
          <w:rPr>
            <w:rFonts w:ascii="Cambria Math" w:hAnsi="Cambria Math"/>
          </w:rPr>
          <m:t>t</m:t>
        </m:r>
      </m:oMath>
      <w:r>
        <w:t xml:space="preserve"> is finally written as</w:t>
      </w:r>
    </w:p>
    <w:p w14:paraId="1C35B14E" w14:textId="2F174011" w:rsidR="00EF1FD0" w:rsidRPr="00CE713A" w:rsidRDefault="00000000" w:rsidP="00805A35">
      <w:pPr>
        <w:pStyle w:val="MainText"/>
        <w:ind w:firstLine="0"/>
      </w:pPr>
      <m:oMathPara>
        <m:oMath>
          <m:eqArr>
            <m:eqArrPr>
              <m:maxDist m:val="1"/>
              <m:ctrlPr>
                <w:rPr>
                  <w:rFonts w:ascii="Cambria Math" w:hAnsi="Cambria Math"/>
                  <w:i/>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g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nor/>
                        </m:rPr>
                        <m:t>flex-power event</m:t>
                      </m:r>
                    </m:e>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sty m:val="p"/>
                        </m:rPr>
                        <w:rPr>
                          <w:rFonts w:ascii="Cambria Math" w:hAnsi="Cambria Math"/>
                        </w:rPr>
                        <m:t>non</m:t>
                      </m:r>
                      <m:r>
                        <w:rPr>
                          <w:rFonts w:ascii="Cambria Math" w:hAnsi="Cambria Math"/>
                        </w:rPr>
                        <m:t>-</m:t>
                      </m:r>
                      <m:r>
                        <m:rPr>
                          <m:sty m:val="p"/>
                        </m:rPr>
                        <w:rPr>
                          <w:rFonts w:ascii="Cambria Math" w:hAnsi="Cambria Math"/>
                        </w:rPr>
                        <m:t>event</m:t>
                      </m:r>
                      <m:r>
                        <w:rPr>
                          <w:rFonts w:ascii="Cambria Math" w:hAnsi="Cambria Math"/>
                        </w:rPr>
                        <m:t>    &amp;&amp;    &amp;&amp;</m:t>
                      </m:r>
                    </m:e>
                  </m:eqArr>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41C859FD" w14:textId="727E01C3" w:rsidR="00CE713A" w:rsidRDefault="00E238AD" w:rsidP="00CE713A">
      <w:pPr>
        <w:pStyle w:val="MainText"/>
      </w:pPr>
      <w:r w:rsidRPr="00E238AD">
        <w:t>DTW values stay low when flex power states are consistent</w:t>
      </w:r>
      <w:r w:rsidR="00CE713A" w:rsidRPr="006534D7">
        <w:t xml:space="preserve"> between days. As shown in </w:t>
      </w:r>
      <w:r w:rsidR="00CE713A" w:rsidRPr="006534D7">
        <w:fldChar w:fldCharType="begin"/>
      </w:r>
      <w:r w:rsidR="00CE713A" w:rsidRPr="006534D7">
        <w:instrText xml:space="preserve"> REF _Ref182380271 \h  \* MERGEFORMAT </w:instrText>
      </w:r>
      <w:r w:rsidR="00CE713A" w:rsidRPr="006534D7">
        <w:fldChar w:fldCharType="separate"/>
      </w:r>
      <w:r w:rsidR="007C00B5" w:rsidRPr="004C519C">
        <w:t xml:space="preserve">Fig. </w:t>
      </w:r>
      <w:r w:rsidR="007C00B5">
        <w:t>5</w:t>
      </w:r>
      <w:r w:rsidR="00CE713A" w:rsidRPr="006534D7">
        <w:fldChar w:fldCharType="end"/>
      </w:r>
      <w:r w:rsidR="00CE713A" w:rsidRPr="006534D7">
        <w:t>, when both sequences are in the flex power</w:t>
      </w:r>
      <w:r w:rsidR="00CE713A">
        <w:rPr>
          <w:rFonts w:hint="eastAsia"/>
        </w:rPr>
        <w:t xml:space="preserve"> </w:t>
      </w:r>
      <w:r w:rsidR="003A6446">
        <w:t>OFF</w:t>
      </w:r>
      <w:r w:rsidR="00CE713A" w:rsidRPr="006534D7">
        <w:t xml:space="preserve"> state</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a))</w:t>
      </w:r>
      <w:r w:rsidR="00CE713A" w:rsidRPr="006534D7">
        <w:t xml:space="preserve">, the </w:t>
      </w:r>
      <w:r w:rsidR="00CE713A">
        <w:t>residual</w:t>
      </w:r>
      <w:r w:rsidR="00CE713A" w:rsidRPr="006534D7">
        <w:t xml:space="preserve"> </w:t>
      </w:r>
      <w:r w:rsidR="00CE713A" w:rsidRPr="00E47C04">
        <w:t>value</w:t>
      </w:r>
      <w:r w:rsidR="00CE713A" w:rsidRPr="00E47C04">
        <w:rPr>
          <w:rFonts w:eastAsia="SimSun"/>
          <w:lang w:val="en-US"/>
        </w:rPr>
        <w:t>(green)</w:t>
      </w:r>
      <w:r w:rsidR="00CE713A" w:rsidRPr="00E47C04">
        <w:t xml:space="preserve"> remains</w:t>
      </w:r>
      <w:r w:rsidR="00CE713A" w:rsidRPr="006534D7">
        <w:t xml:space="preserve"> below 1, with a DTW </w:t>
      </w:r>
      <w:r w:rsidR="007566EF">
        <w:t>value</w:t>
      </w:r>
      <w:r w:rsidR="00CE713A" w:rsidRPr="006534D7">
        <w:t xml:space="preserve"> of 116.92. In the case where both sequences are in the flex power </w:t>
      </w:r>
      <w:r w:rsidR="00345C3A">
        <w:t>ON</w:t>
      </w:r>
      <w:r w:rsidR="00CE713A" w:rsidRPr="006534D7">
        <w:t xml:space="preserve"> state without </w:t>
      </w:r>
      <w:r w:rsidR="00905B4B">
        <w:t xml:space="preserve">a </w:t>
      </w:r>
      <w:r w:rsidR="00CE713A" w:rsidRPr="006534D7">
        <w:t>step point offset</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b))</w:t>
      </w:r>
      <w:r w:rsidR="00CE713A" w:rsidRPr="006534D7">
        <w:t xml:space="preserve">, the differential value stays below 1, with a DTW value of 76.91. When both sequences are in the flex power </w:t>
      </w:r>
      <w:r w:rsidR="00EF7B7A">
        <w:t>ON</w:t>
      </w:r>
      <w:r w:rsidR="00CE713A" w:rsidRPr="006534D7">
        <w:t xml:space="preserve"> state with a step point offset, despite differential values exceeding 5, the DTW value is 131.57, not significantly different from the previous case</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c))</w:t>
      </w:r>
      <w:r w:rsidR="00CE713A" w:rsidRPr="006534D7">
        <w:t>.</w:t>
      </w:r>
      <w:r w:rsidR="00CE713A" w:rsidRPr="006534D7">
        <w:rPr>
          <w:rFonts w:hint="eastAsia"/>
        </w:rPr>
        <w:t xml:space="preserve"> </w:t>
      </w:r>
      <w:r w:rsidR="00CE713A" w:rsidRPr="006534D7">
        <w:t>This demonstrates DTW's ability to recognize similar patterns regardless of temporal shifts.</w:t>
      </w:r>
    </w:p>
    <w:p w14:paraId="3E311C92" w14:textId="77777777" w:rsidR="00CE713A" w:rsidRPr="004C519C" w:rsidRDefault="00CE713A" w:rsidP="00CE713A">
      <w:pPr>
        <w:pStyle w:val="BodyText"/>
        <w:keepNext/>
        <w:ind w:firstLine="0"/>
        <w:jc w:val="center"/>
        <w:rPr>
          <w:sz w:val="20"/>
          <w:szCs w:val="20"/>
        </w:rPr>
      </w:pPr>
      <w:r>
        <w:rPr>
          <w:noProof/>
          <w:sz w:val="20"/>
          <w:szCs w:val="20"/>
        </w:rPr>
        <w:lastRenderedPageBreak/>
        <w:drawing>
          <wp:inline distT="0" distB="0" distL="0" distR="0" wp14:anchorId="76ECB1B0" wp14:editId="7169AB44">
            <wp:extent cx="5530645" cy="3238975"/>
            <wp:effectExtent l="0" t="0" r="0" b="0"/>
            <wp:docPr id="730757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757546" name="Picture 730757546"/>
                    <pic:cNvPicPr/>
                  </pic:nvPicPr>
                  <pic:blipFill>
                    <a:blip r:embed="rId13"/>
                    <a:stretch>
                      <a:fillRect/>
                    </a:stretch>
                  </pic:blipFill>
                  <pic:spPr>
                    <a:xfrm>
                      <a:off x="0" y="0"/>
                      <a:ext cx="5559565" cy="3255911"/>
                    </a:xfrm>
                    <a:prstGeom prst="rect">
                      <a:avLst/>
                    </a:prstGeom>
                  </pic:spPr>
                </pic:pic>
              </a:graphicData>
            </a:graphic>
          </wp:inline>
        </w:drawing>
      </w:r>
    </w:p>
    <w:p w14:paraId="7D21E8D3" w14:textId="109515AD" w:rsidR="00CE713A" w:rsidRPr="00BF5792" w:rsidRDefault="00CE713A" w:rsidP="00CE713A">
      <w:pPr>
        <w:pStyle w:val="Caption"/>
        <w:rPr>
          <w:sz w:val="20"/>
        </w:rPr>
      </w:pPr>
      <w:bookmarkStart w:id="8" w:name="_Ref182380271"/>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5</w:t>
      </w:r>
      <w:r w:rsidRPr="004C519C">
        <w:rPr>
          <w:noProof/>
          <w:sz w:val="20"/>
        </w:rPr>
        <w:fldChar w:fldCharType="end"/>
      </w:r>
      <w:bookmarkEnd w:id="8"/>
      <w:r w:rsidRPr="004C519C">
        <w:rPr>
          <w:noProof/>
          <w:sz w:val="20"/>
        </w:rPr>
        <w:t xml:space="preserve"> </w:t>
      </w:r>
      <w:r w:rsidRPr="00F3501A">
        <w:rPr>
          <w:b w:val="0"/>
          <w:bCs/>
          <w:noProof/>
          <w:sz w:val="20"/>
        </w:rPr>
        <w:t xml:space="preserve">Anomaly scoring results of the DTW method and differential approach in </w:t>
      </w:r>
      <w:r w:rsidR="000048E8">
        <w:rPr>
          <w:rFonts w:hint="eastAsia"/>
          <w:b w:val="0"/>
          <w:bCs/>
          <w:noProof/>
          <w:sz w:val="20"/>
        </w:rPr>
        <w:t>di</w:t>
      </w:r>
      <w:r w:rsidR="000048E8">
        <w:rPr>
          <w:b w:val="0"/>
          <w:bCs/>
          <w:noProof/>
          <w:sz w:val="20"/>
          <w:lang w:val="en-US"/>
        </w:rPr>
        <w:t xml:space="preserve">fferent </w:t>
      </w:r>
      <w:r w:rsidRPr="00F3501A">
        <w:rPr>
          <w:b w:val="0"/>
          <w:bCs/>
          <w:noProof/>
          <w:sz w:val="20"/>
        </w:rPr>
        <w:t>scenarios</w:t>
      </w:r>
    </w:p>
    <w:p w14:paraId="6EA69FC6" w14:textId="72427F4B" w:rsidR="00CE713A" w:rsidRPr="00CE713A" w:rsidRDefault="00CE713A" w:rsidP="0038454B">
      <w:pPr>
        <w:pStyle w:val="MainText"/>
      </w:pPr>
      <w:r w:rsidRPr="006534D7">
        <w:t>In contrast, DTW values increase significantly when actual flex power changes occur. When C/N0 data experiences step lift or overall lift</w:t>
      </w:r>
      <w:r>
        <w:rPr>
          <w:lang w:val="en-US"/>
        </w:rPr>
        <w:t>(</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d)(e))</w:t>
      </w:r>
      <w:r w:rsidRPr="006534D7">
        <w:t>, the DTW values surge to 2368.88 and 2681.97</w:t>
      </w:r>
      <w:r w:rsidR="00653434">
        <w:t xml:space="preserve">, </w:t>
      </w:r>
      <w:r w:rsidRPr="006534D7">
        <w:t>respectively, an order of magnitude larger than the consistent-state cases. Notably, DTW also effectively handles scenario</w:t>
      </w:r>
      <w:r w:rsidR="002241F4">
        <w:t xml:space="preserve">s </w:t>
      </w:r>
      <w:r w:rsidRPr="006534D7">
        <w:t>with substantial noise in C/N0 data. I</w:t>
      </w:r>
      <w:r>
        <w:t xml:space="preserve">n </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f)</w:t>
      </w:r>
      <w:r w:rsidRPr="006534D7">
        <w:t>, despite the test data containing significant noise and showing maximum differential values of 10, the DTW value remains relatively low at 286.04.</w:t>
      </w:r>
      <w:r w:rsidRPr="006534D7">
        <w:rPr>
          <w:rFonts w:hint="eastAsia"/>
        </w:rPr>
        <w:t xml:space="preserve"> </w:t>
      </w:r>
      <w:r w:rsidRPr="006534D7">
        <w:t>Such robust detection capability with strong noise resistance is effectiv</w:t>
      </w:r>
      <w:r w:rsidR="00604DF4">
        <w:t>e</w:t>
      </w:r>
      <w:r w:rsidRPr="006534D7">
        <w:t xml:space="preserve"> for both step lift and overall lift patterns.</w:t>
      </w:r>
    </w:p>
    <w:p w14:paraId="3B85B4B6" w14:textId="04080CA8" w:rsidR="00D2232B" w:rsidRPr="00D2232B" w:rsidRDefault="00D2232B" w:rsidP="00DA2166">
      <w:pPr>
        <w:pStyle w:val="Heading2"/>
      </w:pPr>
      <w:r>
        <w:t xml:space="preserve">Threshold </w:t>
      </w:r>
      <w:r w:rsidR="008D232E">
        <w:t>s</w:t>
      </w:r>
      <w:r>
        <w:t>trategy</w:t>
      </w:r>
    </w:p>
    <w:bookmarkEnd w:id="7"/>
    <w:p w14:paraId="4C42B29E" w14:textId="75748C76" w:rsidR="00036C3A" w:rsidRPr="00E17080" w:rsidRDefault="00413349" w:rsidP="00A06E31">
      <w:pPr>
        <w:pStyle w:val="MainText"/>
        <w:ind w:firstLine="0"/>
      </w:pPr>
      <w:r w:rsidRPr="00E17080">
        <w:t xml:space="preserve">Effective threshold determination is crucial for converting DTW distance measures into accurate flex power detection.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 xml:space="preserve">First, calculate </w:t>
      </w:r>
      <w:r w:rsidR="00FE5A55">
        <w:t xml:space="preserve">the </w:t>
      </w:r>
      <w:r w:rsidR="00036C3A" w:rsidRPr="00E17080">
        <w:t>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5BBBBA56"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11</m:t>
                  </m:r>
                </m:e>
              </m:d>
            </m:e>
          </m:eqArr>
        </m:oMath>
      </m:oMathPara>
    </w:p>
    <w:p w14:paraId="4D949532" w14:textId="085CAED4" w:rsidR="00036C3A" w:rsidRPr="00E17080" w:rsidRDefault="00036C3A" w:rsidP="00E17080">
      <w:pPr>
        <w:pStyle w:val="MainText"/>
      </w:pPr>
      <w:r w:rsidRPr="00E17080">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F66B2">
        <w:t>,</w:t>
      </w:r>
    </w:p>
    <w:p w14:paraId="2CEA8AD6" w14:textId="3A0A5B99"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2</m:t>
                  </m:r>
                </m:e>
              </m:d>
            </m:e>
          </m:eqArr>
        </m:oMath>
      </m:oMathPara>
    </w:p>
    <w:p w14:paraId="3E8F5D00" w14:textId="13430123" w:rsidR="00036C3A" w:rsidRPr="00E17080" w:rsidRDefault="00387AA4" w:rsidP="008D66B8">
      <w:pPr>
        <w:pStyle w:val="MainText"/>
        <w:ind w:firstLine="0"/>
      </w:pPr>
      <w:r>
        <w:t>Each</w:t>
      </w:r>
      <w:r w:rsidR="00036C3A" w:rsidRPr="00E17080">
        <w:t xml:space="preserve">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w:t>
      </w:r>
      <w:r w:rsidR="0015289A">
        <w:t>in</w:t>
      </w:r>
      <w:r w:rsidR="006F57F9">
        <w:t xml:space="preserve"> the</w:t>
      </w:r>
      <w:r w:rsidR="00036C3A" w:rsidRPr="00E17080">
        <w:t xml:space="preserv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w:t>
      </w:r>
      <w:r w:rsidR="0015289A">
        <w:t xml:space="preserve">sequence </w:t>
      </w:r>
      <w:r w:rsidR="008C765C" w:rsidRPr="008C765C">
        <w:t>is compared against these thresholds</w:t>
      </w:r>
      <w:r w:rsidR="00036C3A" w:rsidRPr="00E17080">
        <w:t>. Anomaly point criteria</w:t>
      </w:r>
    </w:p>
    <w:p w14:paraId="52F03963" w14:textId="30A333DB"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3</m:t>
                  </m:r>
                </m:e>
              </m:d>
            </m:e>
          </m:eqArr>
        </m:oMath>
      </m:oMathPara>
    </w:p>
    <w:p w14:paraId="5F21A3E4" w14:textId="2CB5BD1C" w:rsidR="000E5E1D" w:rsidRPr="00E17080" w:rsidRDefault="007D14B7" w:rsidP="008D66B8">
      <w:pPr>
        <w:pStyle w:val="MainText"/>
        <w:ind w:firstLine="0"/>
      </w:pPr>
      <w:r w:rsidRPr="007D14B7">
        <w:t>Therefore, the final anomaly determination is expressed a</w:t>
      </w:r>
      <w:r w:rsidR="000E5E1D" w:rsidRPr="00E17080">
        <w:t>s</w:t>
      </w:r>
    </w:p>
    <w:p w14:paraId="41514AD8" w14:textId="33253977"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4</m:t>
                  </m:r>
                </m:e>
              </m:d>
            </m:e>
          </m:eqArr>
        </m:oMath>
      </m:oMathPara>
    </w:p>
    <w:p w14:paraId="3F78B036" w14:textId="1D37F556" w:rsidR="008A08CF" w:rsidRDefault="005E6FFA" w:rsidP="008A08CF">
      <w:pPr>
        <w:pStyle w:val="MainText"/>
      </w:pPr>
      <w:bookmarkStart w:id="9" w:name="datasets-and-performance-metrics"/>
      <w:bookmarkStart w:id="10" w:name="result-and-discussion"/>
      <w:r w:rsidRPr="005E6FFA">
        <w:t>To evaluate the detection performance of AFPD-DTW, we adopt standard classification metrics. Based on the thresholding results, True Positives (TP), False Positives (FP), True Negatives (TN), and False Negatives (FN) are defined. The corresponding indicators are calculated as</w:t>
      </w:r>
    </w:p>
    <w:p w14:paraId="0F3A74E2" w14:textId="77777777" w:rsidR="003C26AD" w:rsidRPr="003C26AD" w:rsidRDefault="003C26AD" w:rsidP="00117248">
      <w:pPr>
        <w:pStyle w:val="FirstParagraph"/>
        <w:spacing w:before="0" w:after="0"/>
        <w:ind w:firstLine="482"/>
        <w:rPr>
          <w:sz w:val="20"/>
          <w:szCs w:val="20"/>
        </w:rPr>
      </w:pPr>
      <m:oMathPara>
        <m:oMathParaPr>
          <m:jc m:val="center"/>
        </m:oMathParaPr>
        <m:oMath>
          <m:r>
            <w:rPr>
              <w:rFonts w:ascii="Cambria Math" w:hAnsi="Cambria Math"/>
              <w:sz w:val="20"/>
              <w:szCs w:val="20"/>
            </w:rPr>
            <m:t>TPR</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FN</m:t>
              </m:r>
            </m:den>
          </m:f>
          <m:r>
            <m:rPr>
              <m:sty m:val="p"/>
            </m:rPr>
            <w:rPr>
              <w:rFonts w:ascii="Cambria Math" w:hAnsi="Cambria Math"/>
              <w:sz w:val="20"/>
              <w:szCs w:val="20"/>
            </w:rPr>
            <m:t>,</m:t>
          </m:r>
          <m:r>
            <w:rPr>
              <w:rFonts w:ascii="Cambria Math" w:hAnsi="Cambria Math"/>
              <w:sz w:val="20"/>
              <w:szCs w:val="20"/>
            </w:rPr>
            <m:t> FPR</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FP</m:t>
              </m:r>
            </m:num>
            <m:den>
              <m:r>
                <w:rPr>
                  <w:rFonts w:ascii="Cambria Math" w:hAnsi="Cambria Math"/>
                  <w:sz w:val="20"/>
                  <w:szCs w:val="20"/>
                </w:rPr>
                <m:t>FP</m:t>
              </m:r>
              <m:r>
                <m:rPr>
                  <m:sty m:val="p"/>
                </m:rPr>
                <w:rPr>
                  <w:rFonts w:ascii="Cambria Math" w:hAnsi="Cambria Math"/>
                  <w:sz w:val="20"/>
                  <w:szCs w:val="20"/>
                </w:rPr>
                <m:t>+</m:t>
              </m:r>
              <m:r>
                <w:rPr>
                  <w:rFonts w:ascii="Cambria Math" w:hAnsi="Cambria Math"/>
                  <w:sz w:val="20"/>
                  <w:szCs w:val="20"/>
                </w:rPr>
                <m:t>TN</m:t>
              </m:r>
            </m:den>
          </m:f>
          <m:r>
            <m:rPr>
              <m:sty m:val="p"/>
            </m:rPr>
            <w:rPr>
              <w:rFonts w:ascii="Cambria Math" w:hAnsi="Cambria Math"/>
              <w:sz w:val="20"/>
              <w:szCs w:val="20"/>
            </w:rPr>
            <m:t>,</m:t>
          </m:r>
        </m:oMath>
      </m:oMathPara>
    </w:p>
    <w:p w14:paraId="50A2AD69" w14:textId="24780133" w:rsidR="003C26AD" w:rsidRPr="003C26AD" w:rsidRDefault="00000000" w:rsidP="00117248">
      <w:pPr>
        <w:pStyle w:val="FirstParagraph"/>
        <w:spacing w:before="0" w:after="0"/>
        <w:ind w:firstLine="482"/>
        <w:rPr>
          <w:sz w:val="20"/>
          <w:szCs w:val="20"/>
        </w:rPr>
      </w:pPr>
      <m:oMathPara>
        <m:oMathParaPr>
          <m:jc m:val="center"/>
        </m:oMathParaPr>
        <m:oMath>
          <m:eqArr>
            <m:eqArrPr>
              <m:maxDist m:val="1"/>
              <m:ctrlPr>
                <w:rPr>
                  <w:rFonts w:ascii="Cambria Math" w:hAnsi="Cambria Math"/>
                  <w:i/>
                  <w:sz w:val="20"/>
                  <w:szCs w:val="20"/>
                </w:rPr>
              </m:ctrlPr>
            </m:eqArrPr>
            <m:e>
              <m:r>
                <w:rPr>
                  <w:rFonts w:ascii="Cambria Math" w:hAnsi="Cambria Math"/>
                  <w:sz w:val="20"/>
                  <w:szCs w:val="20"/>
                </w:rPr>
                <m:t>Accuracy</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TN</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TN</m:t>
                  </m:r>
                  <m:r>
                    <m:rPr>
                      <m:sty m:val="p"/>
                    </m:rPr>
                    <w:rPr>
                      <w:rFonts w:ascii="Cambria Math" w:hAnsi="Cambria Math"/>
                      <w:sz w:val="20"/>
                      <w:szCs w:val="20"/>
                    </w:rPr>
                    <m:t>+</m:t>
                  </m:r>
                  <m:r>
                    <w:rPr>
                      <w:rFonts w:ascii="Cambria Math" w:hAnsi="Cambria Math"/>
                      <w:sz w:val="20"/>
                      <w:szCs w:val="20"/>
                    </w:rPr>
                    <m:t>FP</m:t>
                  </m:r>
                  <m:r>
                    <m:rPr>
                      <m:sty m:val="p"/>
                    </m:rPr>
                    <w:rPr>
                      <w:rFonts w:ascii="Cambria Math" w:hAnsi="Cambria Math"/>
                      <w:sz w:val="20"/>
                      <w:szCs w:val="20"/>
                    </w:rPr>
                    <m:t>+</m:t>
                  </m:r>
                  <m:r>
                    <w:rPr>
                      <w:rFonts w:ascii="Cambria Math" w:hAnsi="Cambria Math"/>
                      <w:sz w:val="20"/>
                      <w:szCs w:val="20"/>
                    </w:rPr>
                    <m:t>FN</m:t>
                  </m:r>
                </m:den>
              </m:f>
              <m:r>
                <m:rPr>
                  <m:sty m:val="p"/>
                </m:rPr>
                <w:rPr>
                  <w:rFonts w:ascii="Cambria Math" w:hAnsi="Cambria Math"/>
                  <w:sz w:val="20"/>
                  <w:szCs w:val="20"/>
                </w:rPr>
                <m:t>,</m:t>
              </m:r>
              <m:r>
                <w:rPr>
                  <w:rFonts w:ascii="Cambria Math" w:hAnsi="Cambria Math"/>
                  <w:sz w:val="20"/>
                  <w:szCs w:val="20"/>
                </w:rPr>
                <m:t> Precision</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FP</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5</m:t>
                  </m:r>
                </m:e>
              </m:d>
            </m:e>
          </m:eqArr>
        </m:oMath>
      </m:oMathPara>
    </w:p>
    <w:p w14:paraId="595F93A7" w14:textId="6F3FBF39" w:rsidR="003C26AD" w:rsidRPr="009910D4" w:rsidRDefault="00380950" w:rsidP="003C26AD">
      <w:pPr>
        <w:pStyle w:val="MainText"/>
        <w:ind w:firstLine="0"/>
        <w:rPr>
          <w:rFonts w:ascii="SimSun" w:eastAsia="SimSun" w:hAnsi="SimSun" w:cs="SimSun"/>
          <w:lang w:val="en-US"/>
        </w:rPr>
      </w:pPr>
      <w:r>
        <w:t>where</w:t>
      </w:r>
      <w:r w:rsidR="007B2919" w:rsidRPr="007B2919">
        <w:t xml:space="preserve"> </w:t>
      </w:r>
      <m:oMath>
        <m:r>
          <w:rPr>
            <w:rFonts w:ascii="Cambria Math" w:hAnsi="Cambria Math"/>
          </w:rPr>
          <m:t>TPR</m:t>
        </m:r>
      </m:oMath>
      <w:r w:rsidR="007B2919" w:rsidRPr="007B2919">
        <w:t xml:space="preserve"> represents the probability that true flex power event</w:t>
      </w:r>
      <w:r w:rsidR="00566E9C">
        <w:t>s</w:t>
      </w:r>
      <w:r w:rsidR="007B2919" w:rsidRPr="007B2919">
        <w:t xml:space="preserve"> </w:t>
      </w:r>
      <w:r w:rsidR="002E53E3">
        <w:t>are</w:t>
      </w:r>
      <w:r w:rsidR="007B2919" w:rsidRPr="007B2919">
        <w:t xml:space="preserve"> correctly detected, while </w:t>
      </w:r>
      <m:oMath>
        <m:r>
          <w:rPr>
            <w:rFonts w:ascii="Cambria Math" w:hAnsi="Cambria Math"/>
          </w:rPr>
          <m:t>FPR</m:t>
        </m:r>
      </m:oMath>
      <w:r w:rsidR="007B2919" w:rsidRPr="007B2919">
        <w:t xml:space="preserve"> denotes the probability that non-event</w:t>
      </w:r>
      <w:r w:rsidR="00C27DE8">
        <w:t>s</w:t>
      </w:r>
      <w:r w:rsidR="007B2919" w:rsidRPr="007B2919">
        <w:t xml:space="preserve"> </w:t>
      </w:r>
      <w:r w:rsidR="00C27DE8">
        <w:t>are</w:t>
      </w:r>
      <w:r w:rsidR="007B2919" w:rsidRPr="007B2919">
        <w:t xml:space="preserve"> incorrectly classified. </w:t>
      </w:r>
      <m:oMath>
        <m:r>
          <w:rPr>
            <w:rFonts w:ascii="Cambria Math" w:hAnsi="Cambria Math"/>
          </w:rPr>
          <m:t>Accuracy</m:t>
        </m:r>
      </m:oMath>
      <w:r w:rsidR="007B2919" w:rsidRPr="007B2919">
        <w:t xml:space="preserve"> measures the overall proportion of correct </w:t>
      </w:r>
      <w:r w:rsidR="004A5058">
        <w:t>detections</w:t>
      </w:r>
      <w:r w:rsidR="007B2919" w:rsidRPr="007B2919">
        <w:t xml:space="preserve">, and </w:t>
      </w:r>
      <m:oMath>
        <m:r>
          <w:rPr>
            <w:rFonts w:ascii="Cambria Math" w:hAnsi="Cambria Math"/>
          </w:rPr>
          <m:t>Precision</m:t>
        </m:r>
      </m:oMath>
      <w:r w:rsidR="007B2919" w:rsidRPr="007B2919">
        <w:t xml:space="preserve"> quantifies the reliability of positive </w:t>
      </w:r>
      <w:r w:rsidR="007B2919" w:rsidRPr="005F6BB9">
        <w:t>detections.</w:t>
      </w:r>
      <w:r w:rsidR="00E014B0" w:rsidRPr="005F6BB9">
        <w:t xml:space="preserve"> In combination</w:t>
      </w:r>
      <w:r w:rsidR="005F6BB9" w:rsidRPr="005F6BB9">
        <w:rPr>
          <w:rFonts w:eastAsia="SimSun"/>
          <w:lang w:val="en-US"/>
        </w:rPr>
        <w:t>,</w:t>
      </w:r>
      <w:r w:rsidR="005F6BB9" w:rsidRPr="005F6BB9">
        <w:t xml:space="preserve"> </w:t>
      </w:r>
      <w:r w:rsidR="005F6BB9" w:rsidRPr="005F6BB9">
        <w:rPr>
          <w:rFonts w:eastAsia="SimSun"/>
          <w:lang w:val="en-US"/>
        </w:rPr>
        <w:t>these metrics provide a comprehensive assessment of AFPD-DTW performance.</w:t>
      </w:r>
    </w:p>
    <w:p w14:paraId="16092C5E" w14:textId="1FE8C274" w:rsidR="00A31AB9" w:rsidRPr="008E6BFA" w:rsidRDefault="00A31AB9" w:rsidP="008E6BFA">
      <w:pPr>
        <w:pStyle w:val="Heading1"/>
      </w:pPr>
      <w:r w:rsidRPr="004C519C">
        <w:t>Datasets</w:t>
      </w:r>
    </w:p>
    <w:bookmarkEnd w:id="9"/>
    <w:p w14:paraId="78F7DEF2" w14:textId="7FDADEA1" w:rsidR="00A31AB9" w:rsidRDefault="00A31AB9" w:rsidP="000D5045">
      <w:pPr>
        <w:pStyle w:val="MainText"/>
        <w:ind w:firstLine="0"/>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007C00B5" w:rsidRPr="00F17C7C">
        <w:t xml:space="preserve">Table </w:t>
      </w:r>
      <w:r w:rsidR="007C00B5">
        <w:t>1</w:t>
      </w:r>
      <w:r w:rsidRPr="0076438E">
        <w:fldChar w:fldCharType="end"/>
      </w:r>
      <w:r w:rsidRPr="0076438E">
        <w:t>. For post</w:t>
      </w:r>
      <w:r w:rsidR="00BA0AF6">
        <w:t>-</w:t>
      </w:r>
      <w:r w:rsidRPr="0076438E">
        <w:t>processing detection of flex power events, we utilized daily 30-second S2W C/N0 data spanning from 2020 to 202</w:t>
      </w:r>
      <w:r w:rsidRPr="0076438E">
        <w:rPr>
          <w:rFonts w:hint="eastAsia"/>
        </w:rPr>
        <w:t>5</w:t>
      </w:r>
      <w:r w:rsidRPr="0076438E">
        <w:t xml:space="preserve"> from eight IGS stations: AIRA, BIK0, CAS1, HAL1, HLFX, KAT1, SAVO</w:t>
      </w:r>
      <w:r w:rsidR="00244A6C">
        <w:t>,</w:t>
      </w:r>
      <w:r w:rsidRPr="0076438E">
        <w:t xml:space="preserve"> and STFU. Subsequently, for real-time detection, we employed data from June 1, 2024, to June 7, 2024</w:t>
      </w:r>
      <w:r w:rsidR="0008312F">
        <w:t xml:space="preserve">, </w:t>
      </w:r>
      <w:r w:rsidRPr="0076438E">
        <w:t xml:space="preserve">from ten IGS stations: ABPO, CUSV, FAA1, KOKV, KOS1, KOUR, MKEA, NKLG, NNOR, and OUS2. </w:t>
      </w:r>
      <w:r w:rsidRPr="0076438E">
        <w:rPr>
          <w:rFonts w:hint="eastAsia"/>
        </w:rPr>
        <w:t xml:space="preserve"> </w:t>
      </w:r>
      <w:r w:rsidR="00732728" w:rsidRPr="00732728">
        <w:t>The stations were selected based on two main criteria.</w:t>
      </w:r>
      <w:r w:rsidR="00732728" w:rsidRPr="00284E8F">
        <w:t xml:space="preserve"> The first is the continuous availability of reliable C/N₀ observations. The second is a broad geographical distribution to ensure adequate spatial coverage and redundancy.</w:t>
      </w:r>
      <w:r w:rsidR="00732728" w:rsidRPr="00732728">
        <w:t xml:space="preserve"> Hardware consistency was additionally verified using IGS metadata</w:t>
      </w:r>
      <w:r w:rsidRPr="0076438E">
        <w:t>.</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007C00B5">
        <w:t>6</w:t>
      </w:r>
      <w:r w:rsidRPr="0076438E">
        <w:fldChar w:fldCharType="end"/>
      </w:r>
      <w:r w:rsidRPr="0076438E">
        <w:t xml:space="preserve"> shows the distribution of stations involved in both experiments, where red triangles and blue dots represent the stations used for post-processing and real-time detection, respectively.</w:t>
      </w:r>
      <w:r w:rsidRPr="0076438E">
        <w:rPr>
          <w:rFonts w:hint="eastAsia"/>
        </w:rPr>
        <w:t xml:space="preserve"> </w:t>
      </w:r>
      <w:r w:rsidRPr="0076438E">
        <w:t xml:space="preserve">These 30-second data were obtained from CDDIS </w:t>
      </w:r>
      <w:r w:rsidRPr="0076438E">
        <w:lastRenderedPageBreak/>
        <w:t>(</w:t>
      </w:r>
      <w:hyperlink r:id="rId14" w:history="1">
        <w:r w:rsidRPr="0076438E">
          <w:rPr>
            <w:rStyle w:val="Hyperlink"/>
            <w:color w:val="auto"/>
            <w:u w:val="none"/>
          </w:rPr>
          <w:t>https://gdc.cddis.eosdis.nasa.gov/pub/gnss/data/daily</w:t>
        </w:r>
      </w:hyperlink>
      <w:r w:rsidRPr="0076438E">
        <w:t xml:space="preserve">). For multi-constellation and multi-frequency validation, we used </w:t>
      </w:r>
      <w:r w:rsidR="00133FA1" w:rsidRPr="00133FA1">
        <w:t>the same set of stations as in the post-processing experiment</w:t>
      </w:r>
      <w:r w:rsidRPr="0076438E">
        <w:t>,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drawing>
          <wp:inline distT="0" distB="0" distL="0" distR="0" wp14:anchorId="7A3468DB" wp14:editId="2AF5094A">
            <wp:extent cx="2725506" cy="1869142"/>
            <wp:effectExtent l="0" t="0" r="508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0040" cy="1899684"/>
                    </a:xfrm>
                    <a:prstGeom prst="rect">
                      <a:avLst/>
                    </a:prstGeom>
                    <a:noFill/>
                    <a:ln>
                      <a:noFill/>
                    </a:ln>
                  </pic:spPr>
                </pic:pic>
              </a:graphicData>
            </a:graphic>
          </wp:inline>
        </w:drawing>
      </w:r>
    </w:p>
    <w:p w14:paraId="555A271B" w14:textId="061374D2" w:rsidR="007049AB" w:rsidRPr="00D30C2E" w:rsidRDefault="00C0614C" w:rsidP="00D30C2E">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w:t>
      </w:r>
    </w:p>
    <w:p w14:paraId="448C8123" w14:textId="77777777" w:rsidR="007049AB" w:rsidRPr="00D50913" w:rsidRDefault="007049AB" w:rsidP="00C0614C">
      <w:pPr>
        <w:pStyle w:val="MainText"/>
        <w:ind w:firstLine="0"/>
        <w:rPr>
          <w:rFonts w:eastAsia="SimSun"/>
          <w:lang w:val="en-US"/>
        </w:rPr>
      </w:pPr>
    </w:p>
    <w:p w14:paraId="5830F115" w14:textId="14BE8B2F" w:rsidR="00A31AB9" w:rsidRPr="00F17C7C" w:rsidRDefault="00A31AB9" w:rsidP="00A31AB9">
      <w:pPr>
        <w:pStyle w:val="Caption"/>
        <w:rPr>
          <w:sz w:val="20"/>
        </w:rPr>
      </w:pPr>
      <w:bookmarkStart w:id="12" w:name="_Ref207143904"/>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007C00B5">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w:t>
      </w:r>
      <w:r w:rsidR="00040529">
        <w:rPr>
          <w:b w:val="0"/>
          <w:bCs/>
          <w:sz w:val="20"/>
        </w:rPr>
        <w:t xml:space="preserve">atasets of </w:t>
      </w:r>
      <w:r w:rsidR="002E0526">
        <w:rPr>
          <w:b w:val="0"/>
          <w:bCs/>
          <w:sz w:val="20"/>
        </w:rPr>
        <w:t xml:space="preserve">AFPD-DTW </w:t>
      </w:r>
      <w:r w:rsidR="009C7EB5">
        <w:rPr>
          <w:b w:val="0"/>
          <w:bCs/>
          <w:sz w:val="20"/>
        </w:rPr>
        <w:t>experimen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6B03B0">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6B03B0">
            <w:pPr>
              <w:spacing w:line="2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6B03B0">
            <w:pPr>
              <w:spacing w:line="2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6B03B0">
            <w:pPr>
              <w:spacing w:line="200" w:lineRule="exact"/>
              <w:jc w:val="center"/>
              <w:rPr>
                <w:color w:val="000000"/>
                <w:sz w:val="20"/>
                <w:szCs w:val="20"/>
              </w:rPr>
            </w:pPr>
          </w:p>
        </w:tc>
        <w:tc>
          <w:tcPr>
            <w:tcW w:w="2231" w:type="dxa"/>
            <w:vMerge/>
            <w:vAlign w:val="center"/>
            <w:hideMark/>
          </w:tcPr>
          <w:p w14:paraId="7938840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6B03B0">
            <w:pPr>
              <w:spacing w:line="200" w:lineRule="exact"/>
              <w:jc w:val="center"/>
              <w:rPr>
                <w:color w:val="000000"/>
                <w:sz w:val="20"/>
                <w:szCs w:val="20"/>
              </w:rPr>
            </w:pPr>
          </w:p>
        </w:tc>
        <w:tc>
          <w:tcPr>
            <w:tcW w:w="2231" w:type="dxa"/>
            <w:vMerge/>
            <w:vAlign w:val="center"/>
            <w:hideMark/>
          </w:tcPr>
          <w:p w14:paraId="0868FDA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6B03B0">
            <w:pPr>
              <w:spacing w:line="200" w:lineRule="exact"/>
              <w:jc w:val="center"/>
              <w:rPr>
                <w:color w:val="000000"/>
                <w:sz w:val="20"/>
                <w:szCs w:val="20"/>
              </w:rPr>
            </w:pPr>
          </w:p>
        </w:tc>
        <w:tc>
          <w:tcPr>
            <w:tcW w:w="2231" w:type="dxa"/>
            <w:vMerge/>
            <w:vAlign w:val="center"/>
            <w:hideMark/>
          </w:tcPr>
          <w:p w14:paraId="4FEFD734"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6B03B0">
            <w:pPr>
              <w:spacing w:line="200" w:lineRule="exact"/>
              <w:jc w:val="center"/>
              <w:rPr>
                <w:color w:val="000000"/>
                <w:sz w:val="20"/>
                <w:szCs w:val="20"/>
              </w:rPr>
            </w:pPr>
          </w:p>
        </w:tc>
        <w:tc>
          <w:tcPr>
            <w:tcW w:w="2231" w:type="dxa"/>
            <w:vMerge/>
            <w:vAlign w:val="center"/>
            <w:hideMark/>
          </w:tcPr>
          <w:p w14:paraId="21CD660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6B03B0">
            <w:pPr>
              <w:spacing w:line="200" w:lineRule="exact"/>
              <w:jc w:val="center"/>
              <w:rPr>
                <w:color w:val="000000"/>
                <w:sz w:val="20"/>
                <w:szCs w:val="20"/>
              </w:rPr>
            </w:pPr>
          </w:p>
        </w:tc>
        <w:tc>
          <w:tcPr>
            <w:tcW w:w="2231" w:type="dxa"/>
            <w:vMerge/>
            <w:vAlign w:val="center"/>
            <w:hideMark/>
          </w:tcPr>
          <w:p w14:paraId="583D1B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6B03B0">
            <w:pPr>
              <w:spacing w:line="200" w:lineRule="exact"/>
              <w:jc w:val="center"/>
              <w:rPr>
                <w:color w:val="000000"/>
                <w:sz w:val="20"/>
                <w:szCs w:val="20"/>
              </w:rPr>
            </w:pPr>
          </w:p>
        </w:tc>
        <w:tc>
          <w:tcPr>
            <w:tcW w:w="2231" w:type="dxa"/>
            <w:vMerge/>
            <w:vAlign w:val="center"/>
            <w:hideMark/>
          </w:tcPr>
          <w:p w14:paraId="6A51A36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6B03B0">
            <w:pPr>
              <w:spacing w:line="200" w:lineRule="exact"/>
              <w:jc w:val="center"/>
              <w:rPr>
                <w:color w:val="000000"/>
                <w:sz w:val="20"/>
                <w:szCs w:val="20"/>
              </w:rPr>
            </w:pPr>
          </w:p>
        </w:tc>
        <w:tc>
          <w:tcPr>
            <w:tcW w:w="2231" w:type="dxa"/>
            <w:vMerge/>
            <w:vAlign w:val="center"/>
            <w:hideMark/>
          </w:tcPr>
          <w:p w14:paraId="54FCCFD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6B03B0">
            <w:pPr>
              <w:spacing w:line="2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6B03B0">
            <w:pPr>
              <w:spacing w:line="200" w:lineRule="exact"/>
              <w:jc w:val="center"/>
              <w:rPr>
                <w:color w:val="000000"/>
                <w:sz w:val="20"/>
                <w:szCs w:val="20"/>
              </w:rPr>
            </w:pPr>
          </w:p>
        </w:tc>
        <w:tc>
          <w:tcPr>
            <w:tcW w:w="2231" w:type="dxa"/>
            <w:vMerge/>
            <w:vAlign w:val="center"/>
            <w:hideMark/>
          </w:tcPr>
          <w:p w14:paraId="3ED867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6B03B0">
            <w:pPr>
              <w:spacing w:line="200" w:lineRule="exact"/>
              <w:jc w:val="center"/>
              <w:rPr>
                <w:color w:val="000000"/>
                <w:sz w:val="20"/>
                <w:szCs w:val="20"/>
              </w:rPr>
            </w:pPr>
          </w:p>
        </w:tc>
        <w:tc>
          <w:tcPr>
            <w:tcW w:w="2231" w:type="dxa"/>
            <w:vMerge/>
            <w:vAlign w:val="center"/>
            <w:hideMark/>
          </w:tcPr>
          <w:p w14:paraId="190F474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6B03B0">
            <w:pPr>
              <w:spacing w:line="200" w:lineRule="exact"/>
              <w:jc w:val="center"/>
              <w:rPr>
                <w:color w:val="000000"/>
                <w:sz w:val="20"/>
                <w:szCs w:val="20"/>
              </w:rPr>
            </w:pPr>
          </w:p>
        </w:tc>
        <w:tc>
          <w:tcPr>
            <w:tcW w:w="2231" w:type="dxa"/>
            <w:vMerge/>
            <w:vAlign w:val="center"/>
            <w:hideMark/>
          </w:tcPr>
          <w:p w14:paraId="1DC777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6B03B0">
            <w:pPr>
              <w:spacing w:line="200" w:lineRule="exact"/>
              <w:jc w:val="center"/>
              <w:rPr>
                <w:color w:val="000000"/>
                <w:sz w:val="20"/>
                <w:szCs w:val="20"/>
              </w:rPr>
            </w:pPr>
          </w:p>
        </w:tc>
        <w:tc>
          <w:tcPr>
            <w:tcW w:w="2231" w:type="dxa"/>
            <w:vMerge/>
            <w:vAlign w:val="center"/>
            <w:hideMark/>
          </w:tcPr>
          <w:p w14:paraId="33B31F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6B03B0">
            <w:pPr>
              <w:spacing w:line="200" w:lineRule="exact"/>
              <w:jc w:val="center"/>
              <w:rPr>
                <w:color w:val="000000"/>
                <w:sz w:val="20"/>
                <w:szCs w:val="20"/>
              </w:rPr>
            </w:pPr>
          </w:p>
        </w:tc>
        <w:tc>
          <w:tcPr>
            <w:tcW w:w="2231" w:type="dxa"/>
            <w:vMerge/>
            <w:vAlign w:val="center"/>
            <w:hideMark/>
          </w:tcPr>
          <w:p w14:paraId="022ADA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6B03B0">
            <w:pPr>
              <w:spacing w:line="200" w:lineRule="exact"/>
              <w:jc w:val="center"/>
              <w:rPr>
                <w:color w:val="000000"/>
                <w:sz w:val="20"/>
                <w:szCs w:val="20"/>
              </w:rPr>
            </w:pPr>
          </w:p>
        </w:tc>
        <w:tc>
          <w:tcPr>
            <w:tcW w:w="2231" w:type="dxa"/>
            <w:vMerge/>
            <w:vAlign w:val="center"/>
            <w:hideMark/>
          </w:tcPr>
          <w:p w14:paraId="13411C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6B03B0">
            <w:pPr>
              <w:spacing w:line="200" w:lineRule="exact"/>
              <w:jc w:val="center"/>
              <w:rPr>
                <w:color w:val="000000"/>
                <w:sz w:val="20"/>
                <w:szCs w:val="20"/>
              </w:rPr>
            </w:pPr>
          </w:p>
        </w:tc>
        <w:tc>
          <w:tcPr>
            <w:tcW w:w="2231" w:type="dxa"/>
            <w:vMerge/>
            <w:vAlign w:val="center"/>
            <w:hideMark/>
          </w:tcPr>
          <w:p w14:paraId="2BCC2177"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6B03B0">
            <w:pPr>
              <w:spacing w:line="200" w:lineRule="exact"/>
              <w:jc w:val="center"/>
              <w:rPr>
                <w:color w:val="000000"/>
                <w:sz w:val="20"/>
                <w:szCs w:val="20"/>
              </w:rPr>
            </w:pPr>
          </w:p>
        </w:tc>
        <w:tc>
          <w:tcPr>
            <w:tcW w:w="2231" w:type="dxa"/>
            <w:vMerge/>
            <w:vAlign w:val="center"/>
            <w:hideMark/>
          </w:tcPr>
          <w:p w14:paraId="5A68BD0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6B03B0">
            <w:pPr>
              <w:spacing w:line="200" w:lineRule="exact"/>
              <w:jc w:val="center"/>
              <w:rPr>
                <w:color w:val="000000"/>
                <w:sz w:val="20"/>
                <w:szCs w:val="20"/>
              </w:rPr>
            </w:pPr>
          </w:p>
        </w:tc>
        <w:tc>
          <w:tcPr>
            <w:tcW w:w="2231" w:type="dxa"/>
            <w:vMerge/>
            <w:vAlign w:val="center"/>
            <w:hideMark/>
          </w:tcPr>
          <w:p w14:paraId="194DE1A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6B03B0">
            <w:pPr>
              <w:spacing w:line="200" w:lineRule="exact"/>
              <w:jc w:val="center"/>
              <w:rPr>
                <w:color w:val="000000"/>
                <w:sz w:val="20"/>
                <w:szCs w:val="20"/>
                <w:lang w:val="en-US"/>
              </w:rPr>
            </w:pPr>
            <w:r>
              <w:rPr>
                <w:color w:val="000000"/>
                <w:sz w:val="20"/>
                <w:szCs w:val="20"/>
              </w:rPr>
              <w:t>Multi-Constellation</w:t>
            </w:r>
          </w:p>
        </w:tc>
        <w:tc>
          <w:tcPr>
            <w:tcW w:w="2231" w:type="dxa"/>
            <w:noWrap/>
            <w:vAlign w:val="center"/>
            <w:hideMark/>
          </w:tcPr>
          <w:p w14:paraId="0C72051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6B03B0">
            <w:pPr>
              <w:spacing w:line="2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389B1F54" w14:textId="339C09AB" w:rsidR="00036C3A" w:rsidRPr="004C519C" w:rsidRDefault="00143252" w:rsidP="008E6BFA">
      <w:pPr>
        <w:pStyle w:val="Heading1"/>
      </w:pPr>
      <w:r>
        <w:t xml:space="preserve">Detection </w:t>
      </w:r>
      <w:r w:rsidR="00AD4F20">
        <w:t>r</w:t>
      </w:r>
      <w:r w:rsidR="00036C3A" w:rsidRPr="004C519C">
        <w:t>esult</w:t>
      </w:r>
      <w:r w:rsidR="00C2379A" w:rsidRPr="004C519C">
        <w:t>s</w:t>
      </w:r>
      <w:r w:rsidR="00036C3A" w:rsidRPr="004C519C">
        <w:t xml:space="preserve"> and </w:t>
      </w:r>
      <w:r w:rsidR="00AD4F20">
        <w:t>d</w:t>
      </w:r>
      <w:r w:rsidR="00036C3A" w:rsidRPr="004C519C">
        <w:t>iscussion</w:t>
      </w:r>
      <w:bookmarkEnd w:id="10"/>
      <w:r w:rsidR="00C2379A" w:rsidRPr="004C519C">
        <w:t>s</w:t>
      </w:r>
    </w:p>
    <w:p w14:paraId="568C5D59" w14:textId="186004D6" w:rsidR="00B13C09" w:rsidRPr="008D565E" w:rsidRDefault="00255788" w:rsidP="00147F06">
      <w:pPr>
        <w:pStyle w:val="MainText"/>
        <w:ind w:firstLine="0"/>
      </w:pPr>
      <w:r w:rsidRPr="00255788">
        <w:t>This section evaluates AFPD-DTW through post-processing, real-time, and multi-constellation/multi-frequency detection</w:t>
      </w:r>
      <w:r w:rsidR="00E271BC">
        <w:rPr>
          <w:rFonts w:hint="eastAsia"/>
        </w:rPr>
        <w:t xml:space="preserve"> </w:t>
      </w:r>
      <w:r w:rsidR="00A00CD0">
        <w:t>experiments</w:t>
      </w:r>
      <w:r w:rsidRPr="00255788">
        <w:t>, followed by a comparison with existing methods</w:t>
      </w:r>
      <w:r w:rsidR="00B13C09" w:rsidRPr="008D565E">
        <w:t>.</w:t>
      </w:r>
    </w:p>
    <w:p w14:paraId="05A2B931" w14:textId="73ED80B8" w:rsidR="008D565E" w:rsidRPr="008D565E" w:rsidRDefault="004317C2" w:rsidP="00C17837">
      <w:pPr>
        <w:pStyle w:val="Heading2"/>
      </w:pPr>
      <w:bookmarkStart w:id="13" w:name="post-process-detection"/>
      <w:r w:rsidRPr="004C519C">
        <w:t>Post-</w:t>
      </w:r>
      <w:r w:rsidRPr="008E6BFA">
        <w:t>processing</w:t>
      </w:r>
      <w:r w:rsidR="00036C3A" w:rsidRPr="004C519C">
        <w:t xml:space="preserve"> </w:t>
      </w:r>
      <w:r w:rsidR="00876EFB">
        <w:t>d</w:t>
      </w:r>
      <w:r w:rsidR="00036C3A" w:rsidRPr="004C519C">
        <w:t>etection</w:t>
      </w:r>
    </w:p>
    <w:bookmarkEnd w:id="13"/>
    <w:p w14:paraId="6DCB3893" w14:textId="746F6368" w:rsidR="00734758" w:rsidRDefault="006D2269" w:rsidP="008D565E">
      <w:pPr>
        <w:pStyle w:val="MainText"/>
        <w:ind w:firstLine="0"/>
      </w:pPr>
      <w:r>
        <w:rPr>
          <w:rFonts w:hint="eastAsia"/>
        </w:rPr>
        <w:t>Post</w:t>
      </w:r>
      <w:r w:rsidR="004317C2" w:rsidRPr="008D565E">
        <w:t>-processing</w:t>
      </w:r>
      <w:r w:rsidR="00734758" w:rsidRPr="008D565E">
        <w:t xml:space="preserve"> </w:t>
      </w:r>
      <w:r w:rsidR="00A701CD">
        <w:t>detection</w:t>
      </w:r>
      <w:r w:rsidR="00734758" w:rsidRPr="008D565E">
        <w:t xml:space="preserve"> </w:t>
      </w:r>
      <w:r w:rsidR="00084D59">
        <w:rPr>
          <w:rFonts w:hint="eastAsia"/>
        </w:rPr>
        <w:t>is</w:t>
      </w:r>
      <w:r w:rsidR="00084D59">
        <w:rPr>
          <w:lang w:val="en-US"/>
        </w:rPr>
        <w:t xml:space="preserve"> </w:t>
      </w:r>
      <w:r w:rsidR="00734758" w:rsidRPr="008D565E">
        <w:t xml:space="preserve">validated using full-year data from 2020 </w:t>
      </w:r>
      <w:r w:rsidR="00253551">
        <w:t>to</w:t>
      </w:r>
      <w:r w:rsidR="00734758" w:rsidRPr="008D565E">
        <w:t xml:space="preserve"> 202</w:t>
      </w:r>
      <w:r w:rsidR="007B0C4A">
        <w:t>5</w:t>
      </w:r>
      <w:r w:rsidR="00734758" w:rsidRPr="008D565E">
        <w:t xml:space="preserve">. </w:t>
      </w:r>
      <w:r w:rsidR="002C7739" w:rsidRPr="008D565E">
        <w:t>Figure</w:t>
      </w:r>
      <w:r w:rsidR="00D2397A">
        <w:t>s</w:t>
      </w:r>
      <w:r w:rsidR="002C7739" w:rsidRPr="008D565E">
        <w:t xml:space="preserv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7C00B5">
        <w:t>7</w:t>
      </w:r>
      <w:r w:rsidR="0027708A" w:rsidRPr="008D565E">
        <w:fldChar w:fldCharType="end"/>
      </w:r>
      <w:r w:rsidR="00734758" w:rsidRPr="008D565E">
        <w:t xml:space="preserve"> </w:t>
      </w:r>
      <w:r w:rsidR="00EB45C8">
        <w:t>and</w:t>
      </w:r>
      <w:r w:rsidR="00734758" w:rsidRPr="008D565E">
        <w:t xml:space="preserve">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7C00B5">
        <w:t>8</w:t>
      </w:r>
      <w:r w:rsidR="0027708A" w:rsidRPr="008D565E">
        <w:fldChar w:fldCharType="end"/>
      </w:r>
      <w:r w:rsidR="00734758" w:rsidRPr="008D565E">
        <w:t xml:space="preserve"> illustrate the DTW anomaly score</w:t>
      </w:r>
      <w:r w:rsidR="00B04A9D">
        <w:t>s</w:t>
      </w:r>
      <w:r w:rsidR="00734758" w:rsidRPr="008D565E">
        <w:t xml:space="preserve"> for </w:t>
      </w:r>
      <w:r w:rsidR="00074EFD">
        <w:t xml:space="preserve">the </w:t>
      </w:r>
      <w:r w:rsidR="00734758" w:rsidRPr="008D565E">
        <w:t>S2W signal</w:t>
      </w:r>
      <w:r w:rsidR="00196801">
        <w:t xml:space="preserve"> </w:t>
      </w:r>
      <w:r w:rsidR="00734758" w:rsidRPr="008D565E">
        <w:t xml:space="preserve">from different stations.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 xml:space="preserve">in the 2021 flex power events. The 2020 flex power events appear more concentrated, corresponding to the more complex and frequent flex power activities during </w:t>
      </w:r>
      <w:r w:rsidR="006776FD">
        <w:t xml:space="preserve">the </w:t>
      </w:r>
      <w:r w:rsidR="00734758" w:rsidRPr="008D565E">
        <w:t>year.</w:t>
      </w:r>
      <w:r w:rsidR="00F3332D" w:rsidRPr="008D565E">
        <w:t xml:space="preserve"> </w:t>
      </w:r>
      <w:r w:rsidR="004D1981" w:rsidRPr="004D1981">
        <w:t>Notably, some dates</w:t>
      </w:r>
      <w:r w:rsidR="0001396E">
        <w:rPr>
          <w:rFonts w:hint="eastAsia"/>
        </w:rPr>
        <w:t xml:space="preserve"> are</w:t>
      </w:r>
      <w:r w:rsidR="004D1981" w:rsidRPr="004D1981">
        <w:t xml:space="preserve"> miss</w:t>
      </w:r>
      <w:r w:rsidR="0001396E">
        <w:t>ing</w:t>
      </w:r>
      <w:r w:rsidR="004D1981" w:rsidRPr="004D1981">
        <w:t xml:space="preserve"> anomaly scores due to </w:t>
      </w:r>
      <w:r w:rsidR="00501A92">
        <w:t xml:space="preserve">a </w:t>
      </w:r>
      <w:r w:rsidR="004D1981" w:rsidRPr="004D1981">
        <w:t>lack of data, such as at station CAS1 during April to June 2020</w:t>
      </w:r>
      <w:r w:rsidR="00F3332D" w:rsidRPr="008D565E">
        <w:t>. During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lastRenderedPageBreak/>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D138944" w:rsidR="00C17837" w:rsidRPr="004C519C" w:rsidRDefault="00C17837" w:rsidP="00C17837">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7035826D"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19826839" w:rsidR="00A61718" w:rsidRPr="00E960C9" w:rsidRDefault="00CC4728" w:rsidP="00E960C9">
      <w:pPr>
        <w:pStyle w:val="MainText"/>
      </w:pPr>
      <w:r w:rsidRPr="00E960C9">
        <w:t xml:space="preserve">To identify specific flex power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7C00B5">
        <w:t>9</w:t>
      </w:r>
      <w:r w:rsidR="00410A90" w:rsidRPr="00E960C9">
        <w:fldChar w:fldCharType="end"/>
      </w:r>
      <w:r w:rsidR="00410A90" w:rsidRPr="00E960C9">
        <w:t xml:space="preserve"> </w:t>
      </w:r>
      <w:r w:rsidRPr="00E960C9">
        <w:t xml:space="preserve">demonstrates </w:t>
      </w:r>
      <w:r w:rsidR="009B334D">
        <w:rPr>
          <w:rFonts w:hint="eastAsia"/>
        </w:rPr>
        <w:t>nin</w:t>
      </w:r>
      <w:r w:rsidR="009B334D">
        <w:rPr>
          <w:lang w:val="en-US"/>
        </w:rPr>
        <w:t xml:space="preserve">e </w:t>
      </w:r>
      <w:r w:rsidRPr="00E960C9">
        <w:t>classification results using the dynamic IQR threshold method to distinguish flex power events.</w:t>
      </w:r>
      <w:r w:rsidR="00281A15" w:rsidRPr="00E960C9">
        <w:t xml:space="preserve"> </w:t>
      </w:r>
      <w:r w:rsidR="00A07284" w:rsidRPr="00E960C9">
        <w:t xml:space="preserve">Since </w:t>
      </w:r>
      <w:r w:rsidR="002E223E" w:rsidRPr="002E223E">
        <w:t>the dates of flex power activation are much rarer than the non-activation date</w:t>
      </w:r>
      <w:r w:rsidR="007B4D24">
        <w:t>s</w:t>
      </w:r>
      <w:r w:rsidR="00A07284" w:rsidRPr="00E960C9">
        <w:t xml:space="preserve">, </w:t>
      </w:r>
      <w:r w:rsidR="00241F1B" w:rsidRPr="00241F1B">
        <w:t>the IQR classifier identifies these activation dates as outliers</w:t>
      </w:r>
      <w:r w:rsidR="00A07284" w:rsidRPr="00E960C9">
        <w:t>.</w:t>
      </w:r>
      <w:r w:rsidRPr="00E960C9">
        <w:t xml:space="preserve"> For cases showing </w:t>
      </w:r>
      <w:r w:rsidR="007B4D24" w:rsidRPr="007B4D24">
        <w:t>suboptimal classification</w:t>
      </w:r>
      <w:r w:rsidRPr="00E960C9">
        <w:t xml:space="preserve"> results, such as SAVO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7C00B5" w:rsidRPr="004C519C">
        <w:t xml:space="preserve">Fig. </w:t>
      </w:r>
      <w:r w:rsidR="007C00B5">
        <w:t>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7C00B5" w:rsidRPr="004C519C">
        <w:t xml:space="preserve">Table </w:t>
      </w:r>
      <w:r w:rsidR="007C00B5">
        <w:t>2</w:t>
      </w:r>
      <w:r w:rsidR="001419A9" w:rsidRPr="00E960C9">
        <w:fldChar w:fldCharType="end"/>
      </w:r>
      <w:r w:rsidRPr="00E960C9">
        <w:t xml:space="preserve"> presents</w:t>
      </w:r>
      <w:r w:rsidR="007D36E3">
        <w:t xml:space="preserve"> the</w:t>
      </w:r>
      <w:r w:rsidRPr="00E960C9">
        <w:t xml:space="preserve">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w:t>
      </w:r>
      <w:r w:rsidR="0066363E">
        <w:t>related</w:t>
      </w:r>
      <w:r w:rsidR="005E2F15">
        <w:rPr>
          <w:lang w:val="en-US"/>
        </w:rPr>
        <w:t xml:space="preserve"> works</w:t>
      </w:r>
      <w:r w:rsidR="00B31374">
        <w:rPr>
          <w:rFonts w:hint="eastAsia"/>
          <w:lang w:val="en-US"/>
        </w:rPr>
        <w:t xml:space="preserve"> </w:t>
      </w:r>
      <w:r w:rsidR="003E46D3" w:rsidRPr="00E960C9">
        <w:fldChar w:fldCharType="begin"/>
      </w:r>
      <w:r w:rsidR="003B6027">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7C00B5" w:rsidRPr="004C519C">
        <w:t xml:space="preserve">Table </w:t>
      </w:r>
      <w:r w:rsidR="007C00B5">
        <w:t>3</w:t>
      </w:r>
      <w:r w:rsidR="00B811F6" w:rsidRPr="00E960C9">
        <w:fldChar w:fldCharType="end"/>
      </w:r>
      <w:r w:rsidR="002C52ED" w:rsidRPr="00E960C9">
        <w:t xml:space="preserve"> </w:t>
      </w:r>
      <w:r w:rsidRPr="00E960C9">
        <w:t xml:space="preserve">extends the </w:t>
      </w:r>
      <w:r w:rsidR="00312450" w:rsidRPr="00E960C9">
        <w:rPr>
          <w:rFonts w:hint="eastAsia"/>
        </w:rPr>
        <w:t>A</w:t>
      </w:r>
      <w:r w:rsidR="00312450" w:rsidRPr="00E960C9">
        <w:t xml:space="preserve">FPD-DTW </w:t>
      </w:r>
      <w:r w:rsidR="004317C2" w:rsidRPr="00E960C9">
        <w:t>post-processing</w:t>
      </w:r>
      <w:r w:rsidRPr="00E960C9">
        <w:t xml:space="preserve"> results to flex power events from </w:t>
      </w:r>
      <w:r w:rsidR="008E71BB">
        <w:t>Jan</w:t>
      </w:r>
      <w:r w:rsidR="009455B8">
        <w:t>uary</w:t>
      </w:r>
      <w:r w:rsidR="008E71BB">
        <w:t xml:space="preserve"> </w:t>
      </w:r>
      <w:r w:rsidRPr="00E960C9">
        <w:t>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lastRenderedPageBreak/>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2C07F481"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7070EFA3"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664536F8" w:rsidR="00645EFF" w:rsidRPr="004C519C" w:rsidRDefault="00A945F3" w:rsidP="00F2713F">
      <w:pPr>
        <w:pStyle w:val="MainText"/>
      </w:pPr>
      <w:r w:rsidRPr="00D05361">
        <w:t xml:space="preserve">Additionally, we identified several overlooked flex power events (marked with *), further validating our algorithm’s </w:t>
      </w:r>
      <w:r w:rsidR="00940FCB" w:rsidRPr="00940FCB">
        <w:t>robustness</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7C00B5">
        <w:t>10</w:t>
      </w:r>
      <w:r w:rsidR="00643B9D" w:rsidRPr="00D05361">
        <w:fldChar w:fldCharType="end"/>
      </w:r>
      <w:r w:rsidR="00643B9D" w:rsidRPr="00D05361">
        <w:t xml:space="preserve"> </w:t>
      </w:r>
      <w:r w:rsidRPr="00D05361">
        <w:t>presents multi-station S2W C/N0 time series for three such events from 2020-2021, undetected by FPD</w:t>
      </w:r>
      <w:r w:rsidR="00643B9D" w:rsidRPr="00D05361">
        <w:t xml:space="preserve">. </w:t>
      </w:r>
      <w:r w:rsidR="00BA73E4" w:rsidRPr="00D05361">
        <w:t>Colored hollow dots indicate signals from different stations, while red and green shaded areas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w:t>
      </w:r>
      <w:r w:rsidR="00357177" w:rsidRPr="00357177">
        <w:t>suggesting a mode transition</w:t>
      </w:r>
      <w:r w:rsidR="00D558E7" w:rsidRPr="00D05361">
        <w:t xml:space="preserve">. On September 18, 2020, </w:t>
      </w:r>
      <w:r w:rsidR="00136E84">
        <w:t>f</w:t>
      </w:r>
      <w:r w:rsidR="009A4D89" w:rsidRPr="00D05361">
        <w:t xml:space="preserve">lex </w:t>
      </w:r>
      <w:r w:rsidR="00136E84">
        <w:t>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D05361">
        <w:t>.</w:t>
      </w:r>
    </w:p>
    <w:p w14:paraId="0112EC7F" w14:textId="2133B240"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2</w:t>
      </w:r>
      <w:r w:rsidR="0071060E" w:rsidRPr="004C519C">
        <w:rPr>
          <w:noProof/>
          <w:sz w:val="20"/>
        </w:rPr>
        <w:fldChar w:fldCharType="end"/>
      </w:r>
      <w:bookmarkEnd w:id="18"/>
      <w:r w:rsidRPr="004C519C">
        <w:rPr>
          <w:sz w:val="20"/>
        </w:rPr>
        <w:t xml:space="preserve"> </w:t>
      </w:r>
      <w:r w:rsidR="009455B8" w:rsidRPr="009455B8">
        <w:rPr>
          <w:b w:val="0"/>
          <w:bCs/>
          <w:sz w:val="20"/>
        </w:rPr>
        <w:t xml:space="preserve">Detected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w:t>
      </w:r>
      <w:r w:rsidR="009455B8">
        <w:rPr>
          <w:b w:val="0"/>
          <w:bCs/>
          <w:sz w:val="20"/>
        </w:rPr>
        <w:t>1</w:t>
      </w:r>
      <w:r w:rsidR="00A45A8A" w:rsidRPr="00F3501A">
        <w:rPr>
          <w:b w:val="0"/>
          <w:bCs/>
          <w:sz w:val="20"/>
        </w:rPr>
        <w:t xml:space="preserve">.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lastRenderedPageBreak/>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5874CC62"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3</w:t>
      </w:r>
      <w:r w:rsidR="0071060E" w:rsidRPr="004C519C">
        <w:rPr>
          <w:noProof/>
          <w:sz w:val="20"/>
        </w:rPr>
        <w:fldChar w:fldCharType="end"/>
      </w:r>
      <w:bookmarkEnd w:id="19"/>
      <w:r w:rsidRPr="004C519C">
        <w:rPr>
          <w:sz w:val="20"/>
        </w:rPr>
        <w:t xml:space="preserve"> </w:t>
      </w:r>
      <w:r w:rsidR="00630EE8" w:rsidRPr="00F530FA">
        <w:rPr>
          <w:b w:val="0"/>
          <w:bCs/>
          <w:sz w:val="20"/>
        </w:rPr>
        <w:t>Detected</w:t>
      </w:r>
      <w:r w:rsidR="00630EE8">
        <w:rPr>
          <w:sz w:val="20"/>
          <w:lang w:val="en-US"/>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lastRenderedPageBreak/>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021F1DB1" w:rsidR="002C1FD7" w:rsidRPr="004C519C" w:rsidRDefault="002C1FD7" w:rsidP="008E6BFA">
      <w:pPr>
        <w:pStyle w:val="Heading2"/>
      </w:pPr>
      <w:bookmarkStart w:id="20" w:name="real-time-process-detection"/>
      <w:r w:rsidRPr="004C519C">
        <w:t xml:space="preserve">Real-time </w:t>
      </w:r>
      <w:r w:rsidR="0000336F">
        <w:t>d</w:t>
      </w:r>
      <w:r w:rsidRPr="004C519C">
        <w:t>etection</w:t>
      </w:r>
    </w:p>
    <w:bookmarkEnd w:id="20"/>
    <w:p w14:paraId="1611D6FE" w14:textId="5F0B1688"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7C00B5">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2C1FD7" w:rsidRPr="00D05361">
        <w:t>.</w:t>
      </w:r>
      <w:r w:rsidR="000452F8" w:rsidRPr="00D05361">
        <w:rPr>
          <w:rFonts w:hint="eastAsia"/>
        </w:rPr>
        <w:t xml:space="preserve"> </w:t>
      </w:r>
      <w:r w:rsidR="00D607C2" w:rsidRPr="00D05361">
        <w:t xml:space="preserve">Performance analysis </w:t>
      </w:r>
      <w:r w:rsidR="00671472">
        <w:t xml:space="preserve">i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7C00B5" w:rsidRPr="004C519C">
        <w:t xml:space="preserve">Table </w:t>
      </w:r>
      <w:r w:rsidR="007C00B5">
        <w:t>4</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exceed</w:t>
      </w:r>
      <w:r w:rsidR="005A4FE4">
        <w:t>s</w:t>
      </w:r>
      <w:r w:rsidR="00AA33F4" w:rsidRPr="00D05361">
        <w:t xml:space="preserve">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xml:space="preserve">. FPR values remain exceptionally low, with G01, G05, G06, G25, and G31 exhibiting zero false positives. </w:t>
      </w:r>
      <w:r w:rsidR="00507633">
        <w:t>A</w:t>
      </w:r>
      <w:r w:rsidR="00AA33F4" w:rsidRPr="00D05361">
        <w:t>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Precision is particularly robust, with multiple satellites achieving 10</w:t>
      </w:r>
      <w:r w:rsidR="000F3E39">
        <w:t>0%</w:t>
      </w:r>
      <w:r w:rsidR="00AA33F4" w:rsidRPr="00D05361">
        <w:t xml:space="preserve"> and the lowest precision still exceeding 99</w:t>
      </w:r>
      <w:r w:rsidR="00322433" w:rsidRPr="00D05361">
        <w:t>.</w:t>
      </w:r>
      <w:r w:rsidR="00AA33F4" w:rsidRPr="00D05361">
        <w:t>95</w:t>
      </w:r>
      <w:r w:rsidR="00322433" w:rsidRPr="00D05361">
        <w:t>%</w:t>
      </w:r>
      <w:r w:rsidR="00AA33F4" w:rsidRPr="00D05361">
        <w:t>. On average, 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6FDA10CC"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738C0490" w:rsidR="005F51B8" w:rsidRPr="00AD5D11" w:rsidRDefault="00001947" w:rsidP="00AD5D11">
      <w:pPr>
        <w:pStyle w:val="MainText"/>
      </w:pPr>
      <w:r w:rsidRPr="00AD5D11">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7C00B5" w:rsidRPr="004C519C">
        <w:t xml:space="preserve">Fig. </w:t>
      </w:r>
      <w:r w:rsidR="007C00B5">
        <w:t>11</w:t>
      </w:r>
      <w:r w:rsidR="00C150CE" w:rsidRPr="00AD5D11">
        <w:fldChar w:fldCharType="end"/>
      </w:r>
      <w:r w:rsidR="00C150CE" w:rsidRPr="00AD5D11">
        <w:t xml:space="preserve"> </w:t>
      </w:r>
      <w:r w:rsidR="00736ECD" w:rsidRPr="00AD5D11">
        <w:t xml:space="preserve">highlights distinct </w:t>
      </w:r>
      <w:r w:rsidR="00EF6AD9">
        <w:t>pattern</w:t>
      </w:r>
      <w:r w:rsidR="00B0006D">
        <w:rPr>
          <w:rFonts w:hint="eastAsia"/>
        </w:rPr>
        <w:t>s</w:t>
      </w:r>
      <w:r w:rsidR="00736ECD" w:rsidRPr="00AD5D11">
        <w:t xml:space="preserve"> in flex power modes over time</w:t>
      </w:r>
      <w:r w:rsidRPr="00AD5D11">
        <w:t xml:space="preserve">. </w:t>
      </w:r>
      <w:r w:rsidR="00FB2B0F" w:rsidRPr="00AD5D11">
        <w:t>During the detection period, two modes were observed</w:t>
      </w:r>
      <w:r w:rsidR="0080144E">
        <w:t xml:space="preserve">. </w:t>
      </w:r>
      <w:r w:rsidR="0080144E" w:rsidRPr="0080144E">
        <w:t>Mode 1 was active during part of the day on June 1–3 and June 7, whereas Mode 2 was active throughout the entire day on June 4–6</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7C00B5" w:rsidRPr="004C519C">
        <w:t xml:space="preserve">Table </w:t>
      </w:r>
      <w:r w:rsidR="007C00B5">
        <w:t>5</w:t>
      </w:r>
      <w:r w:rsidR="00304DB4" w:rsidRPr="00AD5D11">
        <w:fldChar w:fldCharType="end"/>
      </w:r>
      <w:r w:rsidR="00736B83" w:rsidRPr="00AD5D11">
        <w:t xml:space="preserve">, the start and end timestamps </w:t>
      </w:r>
      <w:r w:rsidR="003C40EE">
        <w:t>of</w:t>
      </w:r>
      <w:r w:rsidR="00736B83" w:rsidRPr="00AD5D11">
        <w:t xml:space="preserve"> these modes make them easily distinguishable</w:t>
      </w:r>
      <w:r w:rsidRPr="00AD5D11">
        <w:t xml:space="preserve">. </w:t>
      </w:r>
      <w:r w:rsidR="004C2FFD" w:rsidRPr="00AD5D11">
        <w:t>Mode 1 exhibited regional activation, covering 30°W to 150°E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7C00B5" w:rsidRPr="004C519C">
        <w:t xml:space="preserve">Fig. </w:t>
      </w:r>
      <w:r w:rsidR="007C00B5">
        <w:t>12</w:t>
      </w:r>
      <w:r w:rsidR="003F1CF7" w:rsidRPr="00AD5D11">
        <w:fldChar w:fldCharType="end"/>
      </w:r>
      <w:r w:rsidR="004C2FFD" w:rsidRPr="00AD5D11">
        <w:t xml:space="preserve">). In contrast, </w:t>
      </w:r>
      <w:r w:rsidR="00DF7DF1">
        <w:t>m</w:t>
      </w:r>
      <w:r w:rsidR="004C2FFD" w:rsidRPr="00AD5D11">
        <w:t>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7C00B5" w:rsidRPr="004C519C">
        <w:t xml:space="preserve">Fig. </w:t>
      </w:r>
      <w:r w:rsidR="007C00B5">
        <w:t>13</w:t>
      </w:r>
      <w:r w:rsidR="003F1CF7" w:rsidRPr="00AD5D11">
        <w:fldChar w:fldCharType="end"/>
      </w:r>
      <w:r w:rsidR="004C2FFD" w:rsidRPr="00AD5D11">
        <w:t>).</w:t>
      </w:r>
    </w:p>
    <w:p w14:paraId="39299247" w14:textId="5014E407"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4</w:t>
      </w:r>
      <w:r w:rsidR="0071060E" w:rsidRPr="004C519C">
        <w:rPr>
          <w:noProof/>
          <w:sz w:val="20"/>
        </w:rPr>
        <w:fldChar w:fldCharType="end"/>
      </w:r>
      <w:bookmarkEnd w:id="22"/>
      <w:r w:rsidR="006E23EC" w:rsidRPr="004C519C">
        <w:rPr>
          <w:sz w:val="20"/>
        </w:rPr>
        <w:t xml:space="preserve"> </w:t>
      </w:r>
      <w:r w:rsidR="00EB610C" w:rsidRPr="00EB610C">
        <w:rPr>
          <w:b w:val="0"/>
          <w:bCs/>
          <w:sz w:val="20"/>
        </w:rPr>
        <w:t xml:space="preserve">Real-time detection performance (%) on IIR-M and IIF satellites in the S2W </w:t>
      </w:r>
      <w:r w:rsidR="00BD6A7A">
        <w:rPr>
          <w:b w:val="0"/>
          <w:bCs/>
          <w:sz w:val="20"/>
        </w:rPr>
        <w:t>signal</w:t>
      </w:r>
      <w:r w:rsidR="00EB610C" w:rsidRPr="00EB610C">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AD66C9" w:rsidRPr="004C519C" w14:paraId="5070F172" w14:textId="77777777" w:rsidTr="00E8109C">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E8109C">
            <w:pPr>
              <w:pStyle w:val="BodyText"/>
              <w:spacing w:before="0" w:after="0"/>
              <w:ind w:firstLine="0"/>
              <w:jc w:val="center"/>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AD66C9" w:rsidRPr="004C519C" w14:paraId="7DBCA65C"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E8109C">
            <w:pPr>
              <w:pStyle w:val="BodyText"/>
              <w:spacing w:before="0" w:after="0"/>
              <w:ind w:firstLine="0"/>
              <w:jc w:val="center"/>
              <w:rPr>
                <w:sz w:val="20"/>
                <w:szCs w:val="20"/>
              </w:rPr>
            </w:pPr>
            <w:r w:rsidRPr="004C519C">
              <w:rPr>
                <w:sz w:val="20"/>
                <w:szCs w:val="20"/>
              </w:rPr>
              <w:t>G01</w:t>
            </w:r>
          </w:p>
        </w:tc>
        <w:tc>
          <w:tcPr>
            <w:tcW w:w="783" w:type="dxa"/>
            <w:noWrap/>
            <w:vAlign w:val="center"/>
            <w:hideMark/>
          </w:tcPr>
          <w:p w14:paraId="437473F8" w14:textId="78650B0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lang w:val="en-US"/>
              </w:rPr>
              <w:t>.</w:t>
            </w:r>
            <w:r w:rsidRPr="004C519C">
              <w:rPr>
                <w:sz w:val="20"/>
                <w:szCs w:val="20"/>
              </w:rPr>
              <w:t>89</w:t>
            </w:r>
          </w:p>
        </w:tc>
        <w:tc>
          <w:tcPr>
            <w:tcW w:w="806" w:type="dxa"/>
            <w:noWrap/>
            <w:vAlign w:val="center"/>
            <w:hideMark/>
          </w:tcPr>
          <w:p w14:paraId="6591D7AB" w14:textId="6B2E318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270BAE83" w14:textId="2A185D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2</w:t>
            </w:r>
          </w:p>
        </w:tc>
        <w:tc>
          <w:tcPr>
            <w:tcW w:w="1038" w:type="dxa"/>
            <w:noWrap/>
            <w:vAlign w:val="center"/>
            <w:hideMark/>
          </w:tcPr>
          <w:p w14:paraId="0632A6F1" w14:textId="19CB1BB2" w:rsidR="00154966" w:rsidRPr="004C519C" w:rsidRDefault="00184C3C"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r w:rsidR="00154966" w:rsidRPr="004C519C">
              <w:rPr>
                <w:sz w:val="20"/>
                <w:szCs w:val="20"/>
              </w:rPr>
              <w:t>00</w:t>
            </w:r>
          </w:p>
        </w:tc>
        <w:tc>
          <w:tcPr>
            <w:tcW w:w="916" w:type="dxa"/>
            <w:noWrap/>
            <w:vAlign w:val="center"/>
            <w:hideMark/>
          </w:tcPr>
          <w:p w14:paraId="603B2CB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4F530EB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79</w:t>
            </w:r>
          </w:p>
        </w:tc>
        <w:tc>
          <w:tcPr>
            <w:tcW w:w="896" w:type="dxa"/>
            <w:noWrap/>
            <w:vAlign w:val="center"/>
            <w:hideMark/>
          </w:tcPr>
          <w:p w14:paraId="27B6C65D" w14:textId="7FCB45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w:t>
            </w:r>
            <w:r w:rsidR="00184C3C">
              <w:rPr>
                <w:sz w:val="20"/>
                <w:szCs w:val="20"/>
              </w:rPr>
              <w:t>.</w:t>
            </w:r>
            <w:r w:rsidRPr="004C519C">
              <w:rPr>
                <w:sz w:val="20"/>
                <w:szCs w:val="20"/>
              </w:rPr>
              <w:t>08</w:t>
            </w:r>
          </w:p>
        </w:tc>
        <w:tc>
          <w:tcPr>
            <w:tcW w:w="1028" w:type="dxa"/>
            <w:noWrap/>
            <w:vAlign w:val="center"/>
            <w:hideMark/>
          </w:tcPr>
          <w:p w14:paraId="29E4A3D8" w14:textId="1F48565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82</w:t>
            </w:r>
          </w:p>
        </w:tc>
        <w:tc>
          <w:tcPr>
            <w:tcW w:w="1006" w:type="dxa"/>
            <w:noWrap/>
            <w:vAlign w:val="center"/>
            <w:hideMark/>
          </w:tcPr>
          <w:p w14:paraId="436E68F0" w14:textId="5CE7EB4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7</w:t>
            </w:r>
          </w:p>
        </w:tc>
      </w:tr>
      <w:tr w:rsidR="00AD66C9" w:rsidRPr="004C519C" w14:paraId="247510D7"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E8109C">
            <w:pPr>
              <w:pStyle w:val="BodyText"/>
              <w:spacing w:before="0" w:after="0"/>
              <w:ind w:firstLine="0"/>
              <w:jc w:val="center"/>
              <w:rPr>
                <w:sz w:val="20"/>
                <w:szCs w:val="20"/>
              </w:rPr>
            </w:pPr>
            <w:r w:rsidRPr="004C519C">
              <w:rPr>
                <w:sz w:val="20"/>
                <w:szCs w:val="20"/>
              </w:rPr>
              <w:lastRenderedPageBreak/>
              <w:t>G03</w:t>
            </w:r>
          </w:p>
        </w:tc>
        <w:tc>
          <w:tcPr>
            <w:tcW w:w="783" w:type="dxa"/>
            <w:noWrap/>
            <w:vAlign w:val="center"/>
            <w:hideMark/>
          </w:tcPr>
          <w:p w14:paraId="48117EE8" w14:textId="458CD4C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5</w:t>
            </w:r>
          </w:p>
        </w:tc>
        <w:tc>
          <w:tcPr>
            <w:tcW w:w="806" w:type="dxa"/>
            <w:noWrap/>
            <w:vAlign w:val="center"/>
            <w:hideMark/>
          </w:tcPr>
          <w:p w14:paraId="623E74D4" w14:textId="7A9B2D8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1114CE19" w14:textId="70CF59E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7</w:t>
            </w:r>
          </w:p>
        </w:tc>
        <w:tc>
          <w:tcPr>
            <w:tcW w:w="1038" w:type="dxa"/>
            <w:noWrap/>
            <w:vAlign w:val="center"/>
            <w:hideMark/>
          </w:tcPr>
          <w:p w14:paraId="663349D4" w14:textId="3E0B568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A4456C"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07C2FFB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1FCBB1D8" w14:textId="6F52BA2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647261B7" w14:textId="6D18684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1B96CE" w14:textId="0E0DFF6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56D8D23A"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E8109C">
            <w:pPr>
              <w:pStyle w:val="BodyText"/>
              <w:spacing w:before="0" w:after="0"/>
              <w:ind w:firstLine="0"/>
              <w:jc w:val="center"/>
              <w:rPr>
                <w:sz w:val="20"/>
                <w:szCs w:val="20"/>
              </w:rPr>
            </w:pPr>
            <w:r w:rsidRPr="004C519C">
              <w:rPr>
                <w:sz w:val="20"/>
                <w:szCs w:val="20"/>
              </w:rPr>
              <w:t>G05</w:t>
            </w:r>
          </w:p>
        </w:tc>
        <w:tc>
          <w:tcPr>
            <w:tcW w:w="783" w:type="dxa"/>
            <w:noWrap/>
            <w:vAlign w:val="center"/>
            <w:hideMark/>
          </w:tcPr>
          <w:p w14:paraId="226650EC" w14:textId="4257481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2</w:t>
            </w:r>
          </w:p>
        </w:tc>
        <w:tc>
          <w:tcPr>
            <w:tcW w:w="806" w:type="dxa"/>
            <w:noWrap/>
            <w:vAlign w:val="center"/>
            <w:hideMark/>
          </w:tcPr>
          <w:p w14:paraId="4A3B3E95" w14:textId="63BC74F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5DDCB397" w14:textId="3F35FDE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76E2A369" w14:textId="3696C9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6FA3E123"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6B24AE5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0</w:t>
            </w:r>
          </w:p>
        </w:tc>
        <w:tc>
          <w:tcPr>
            <w:tcW w:w="896" w:type="dxa"/>
            <w:noWrap/>
            <w:vAlign w:val="center"/>
            <w:hideMark/>
          </w:tcPr>
          <w:p w14:paraId="27C7CF66" w14:textId="50C9E6F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376C4303" w14:textId="3420368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4F53A474" w14:textId="6B0AE13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r>
      <w:tr w:rsidR="00AD66C9" w:rsidRPr="004C519C" w14:paraId="12D29B4E"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E8109C">
            <w:pPr>
              <w:pStyle w:val="BodyText"/>
              <w:spacing w:before="0" w:after="0"/>
              <w:ind w:firstLine="0"/>
              <w:jc w:val="center"/>
              <w:rPr>
                <w:sz w:val="20"/>
                <w:szCs w:val="20"/>
              </w:rPr>
            </w:pPr>
            <w:r w:rsidRPr="004C519C">
              <w:rPr>
                <w:sz w:val="20"/>
                <w:szCs w:val="20"/>
              </w:rPr>
              <w:t>G06</w:t>
            </w:r>
          </w:p>
        </w:tc>
        <w:tc>
          <w:tcPr>
            <w:tcW w:w="783" w:type="dxa"/>
            <w:noWrap/>
            <w:vAlign w:val="center"/>
            <w:hideMark/>
          </w:tcPr>
          <w:p w14:paraId="172190AC" w14:textId="58ABB9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7</w:t>
            </w:r>
          </w:p>
        </w:tc>
        <w:tc>
          <w:tcPr>
            <w:tcW w:w="806" w:type="dxa"/>
            <w:noWrap/>
            <w:vAlign w:val="center"/>
            <w:hideMark/>
          </w:tcPr>
          <w:p w14:paraId="7DB7C995" w14:textId="75E1AFC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0EBD54B0" w14:textId="1843A21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3</w:t>
            </w:r>
          </w:p>
        </w:tc>
        <w:tc>
          <w:tcPr>
            <w:tcW w:w="1038" w:type="dxa"/>
            <w:noWrap/>
            <w:vAlign w:val="center"/>
            <w:hideMark/>
          </w:tcPr>
          <w:p w14:paraId="1066ABA6" w14:textId="7EB6CA5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4DD3AC43"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6A71DC1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0D53976C" w14:textId="4AA396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5AE4B7DD" w14:textId="5393A70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6E8AE1" w14:textId="5E03400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0D521ED6"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E8109C">
            <w:pPr>
              <w:pStyle w:val="BodyText"/>
              <w:spacing w:before="0" w:after="0"/>
              <w:ind w:firstLine="0"/>
              <w:jc w:val="center"/>
              <w:rPr>
                <w:sz w:val="20"/>
                <w:szCs w:val="20"/>
              </w:rPr>
            </w:pPr>
            <w:r w:rsidRPr="004C519C">
              <w:rPr>
                <w:sz w:val="20"/>
                <w:szCs w:val="20"/>
              </w:rPr>
              <w:t>G07</w:t>
            </w:r>
          </w:p>
        </w:tc>
        <w:tc>
          <w:tcPr>
            <w:tcW w:w="783" w:type="dxa"/>
            <w:noWrap/>
            <w:vAlign w:val="center"/>
            <w:hideMark/>
          </w:tcPr>
          <w:p w14:paraId="7A25CB80" w14:textId="7C70C2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806" w:type="dxa"/>
            <w:noWrap/>
            <w:vAlign w:val="center"/>
            <w:hideMark/>
          </w:tcPr>
          <w:p w14:paraId="16FCDBCC" w14:textId="12BA34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1</w:t>
            </w:r>
          </w:p>
        </w:tc>
        <w:tc>
          <w:tcPr>
            <w:tcW w:w="1104" w:type="dxa"/>
            <w:noWrap/>
            <w:vAlign w:val="center"/>
            <w:hideMark/>
          </w:tcPr>
          <w:p w14:paraId="7D88E2F8" w14:textId="092F6D4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07783756" w14:textId="7B5723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29EF9FCE"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509C07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6D8091C9" w14:textId="7ABC505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6</w:t>
            </w:r>
          </w:p>
        </w:tc>
        <w:tc>
          <w:tcPr>
            <w:tcW w:w="1028" w:type="dxa"/>
            <w:noWrap/>
            <w:vAlign w:val="center"/>
            <w:hideMark/>
          </w:tcPr>
          <w:p w14:paraId="7865BA50" w14:textId="2923072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1006" w:type="dxa"/>
            <w:noWrap/>
            <w:vAlign w:val="center"/>
            <w:hideMark/>
          </w:tcPr>
          <w:p w14:paraId="71A97749" w14:textId="738DF48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r w:rsidR="00AD66C9" w:rsidRPr="004C519C" w14:paraId="452256BA"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E8109C">
            <w:pPr>
              <w:pStyle w:val="BodyText"/>
              <w:spacing w:before="0" w:after="0"/>
              <w:ind w:firstLine="0"/>
              <w:jc w:val="center"/>
              <w:rPr>
                <w:sz w:val="20"/>
                <w:szCs w:val="20"/>
              </w:rPr>
            </w:pPr>
            <w:r w:rsidRPr="004C519C">
              <w:rPr>
                <w:sz w:val="20"/>
                <w:szCs w:val="20"/>
              </w:rPr>
              <w:t>G08</w:t>
            </w:r>
          </w:p>
        </w:tc>
        <w:tc>
          <w:tcPr>
            <w:tcW w:w="783" w:type="dxa"/>
            <w:noWrap/>
            <w:vAlign w:val="center"/>
            <w:hideMark/>
          </w:tcPr>
          <w:p w14:paraId="1A5B30CF" w14:textId="595FD84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9</w:t>
            </w:r>
          </w:p>
        </w:tc>
        <w:tc>
          <w:tcPr>
            <w:tcW w:w="806" w:type="dxa"/>
            <w:noWrap/>
            <w:vAlign w:val="center"/>
            <w:hideMark/>
          </w:tcPr>
          <w:p w14:paraId="376C253B" w14:textId="388DCF9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4ADD0C78" w14:textId="4F8AFC2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2</w:t>
            </w:r>
          </w:p>
        </w:tc>
        <w:tc>
          <w:tcPr>
            <w:tcW w:w="1038" w:type="dxa"/>
            <w:noWrap/>
            <w:vAlign w:val="center"/>
            <w:hideMark/>
          </w:tcPr>
          <w:p w14:paraId="1D342EBD" w14:textId="6E29AC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916" w:type="dxa"/>
            <w:noWrap/>
            <w:vAlign w:val="center"/>
            <w:hideMark/>
          </w:tcPr>
          <w:p w14:paraId="75F1C5A6"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53A9FA8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896" w:type="dxa"/>
            <w:noWrap/>
            <w:vAlign w:val="center"/>
            <w:hideMark/>
          </w:tcPr>
          <w:p w14:paraId="2A92A38C" w14:textId="23878FB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5698E9E8" w14:textId="1D876C8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1006" w:type="dxa"/>
            <w:noWrap/>
            <w:vAlign w:val="center"/>
            <w:hideMark/>
          </w:tcPr>
          <w:p w14:paraId="43523E06" w14:textId="039F629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5</w:t>
            </w:r>
          </w:p>
        </w:tc>
      </w:tr>
      <w:tr w:rsidR="00AD66C9" w:rsidRPr="004C519C" w14:paraId="76BF76B1"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E8109C">
            <w:pPr>
              <w:pStyle w:val="BodyText"/>
              <w:spacing w:before="0" w:after="0"/>
              <w:ind w:firstLine="0"/>
              <w:jc w:val="center"/>
              <w:rPr>
                <w:sz w:val="20"/>
                <w:szCs w:val="20"/>
              </w:rPr>
            </w:pPr>
            <w:r w:rsidRPr="004C519C">
              <w:rPr>
                <w:sz w:val="20"/>
                <w:szCs w:val="20"/>
              </w:rPr>
              <w:t>G09</w:t>
            </w:r>
          </w:p>
        </w:tc>
        <w:tc>
          <w:tcPr>
            <w:tcW w:w="783" w:type="dxa"/>
            <w:noWrap/>
            <w:vAlign w:val="center"/>
            <w:hideMark/>
          </w:tcPr>
          <w:p w14:paraId="5180756B" w14:textId="65AAC7D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48255EEA" w14:textId="5EF51A6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5CB71711" w14:textId="69C7FC9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1038" w:type="dxa"/>
            <w:noWrap/>
            <w:vAlign w:val="center"/>
            <w:hideMark/>
          </w:tcPr>
          <w:p w14:paraId="76FCBBC4" w14:textId="171F114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BC512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627A210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7F56327B" w14:textId="2B5F3F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8</w:t>
            </w:r>
          </w:p>
        </w:tc>
        <w:tc>
          <w:tcPr>
            <w:tcW w:w="1028" w:type="dxa"/>
            <w:noWrap/>
            <w:vAlign w:val="center"/>
            <w:hideMark/>
          </w:tcPr>
          <w:p w14:paraId="28DB9B23" w14:textId="16C61DB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1</w:t>
            </w:r>
          </w:p>
        </w:tc>
        <w:tc>
          <w:tcPr>
            <w:tcW w:w="1006" w:type="dxa"/>
            <w:noWrap/>
            <w:vAlign w:val="center"/>
            <w:hideMark/>
          </w:tcPr>
          <w:p w14:paraId="0BDB4A56" w14:textId="2C6B48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7</w:t>
            </w:r>
          </w:p>
        </w:tc>
      </w:tr>
      <w:tr w:rsidR="00AD66C9" w:rsidRPr="004C519C" w14:paraId="161E40B4"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E8109C">
            <w:pPr>
              <w:pStyle w:val="BodyText"/>
              <w:spacing w:before="0" w:after="0"/>
              <w:ind w:firstLine="0"/>
              <w:jc w:val="center"/>
              <w:rPr>
                <w:sz w:val="20"/>
                <w:szCs w:val="20"/>
              </w:rPr>
            </w:pPr>
            <w:r w:rsidRPr="004C519C">
              <w:rPr>
                <w:sz w:val="20"/>
                <w:szCs w:val="20"/>
              </w:rPr>
              <w:t>G10</w:t>
            </w:r>
          </w:p>
        </w:tc>
        <w:tc>
          <w:tcPr>
            <w:tcW w:w="783" w:type="dxa"/>
            <w:noWrap/>
            <w:vAlign w:val="center"/>
            <w:hideMark/>
          </w:tcPr>
          <w:p w14:paraId="7625025E" w14:textId="72C10A3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66</w:t>
            </w:r>
          </w:p>
        </w:tc>
        <w:tc>
          <w:tcPr>
            <w:tcW w:w="806" w:type="dxa"/>
            <w:noWrap/>
            <w:vAlign w:val="center"/>
            <w:hideMark/>
          </w:tcPr>
          <w:p w14:paraId="04D8C198" w14:textId="142CDF0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4</w:t>
            </w:r>
          </w:p>
        </w:tc>
        <w:tc>
          <w:tcPr>
            <w:tcW w:w="1104" w:type="dxa"/>
            <w:noWrap/>
            <w:vAlign w:val="center"/>
            <w:hideMark/>
          </w:tcPr>
          <w:p w14:paraId="0A8797FF" w14:textId="7C39150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4</w:t>
            </w:r>
          </w:p>
        </w:tc>
        <w:tc>
          <w:tcPr>
            <w:tcW w:w="1038" w:type="dxa"/>
            <w:noWrap/>
            <w:vAlign w:val="center"/>
            <w:hideMark/>
          </w:tcPr>
          <w:p w14:paraId="0EDED8D2" w14:textId="2A1A85E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630B932"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0A9B580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60D3227E" w14:textId="25868A2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1EDF286C" w14:textId="4863E9A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3</w:t>
            </w:r>
          </w:p>
        </w:tc>
        <w:tc>
          <w:tcPr>
            <w:tcW w:w="1006" w:type="dxa"/>
            <w:noWrap/>
            <w:vAlign w:val="center"/>
            <w:hideMark/>
          </w:tcPr>
          <w:p w14:paraId="721E793E" w14:textId="44B2E1C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r>
      <w:tr w:rsidR="00AD66C9" w:rsidRPr="004C519C" w14:paraId="6C72E58F"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E8109C">
            <w:pPr>
              <w:pStyle w:val="BodyText"/>
              <w:spacing w:before="0" w:after="0"/>
              <w:ind w:firstLine="0"/>
              <w:jc w:val="center"/>
              <w:rPr>
                <w:sz w:val="20"/>
                <w:szCs w:val="20"/>
              </w:rPr>
            </w:pPr>
            <w:r w:rsidRPr="004C519C">
              <w:rPr>
                <w:sz w:val="20"/>
                <w:szCs w:val="20"/>
              </w:rPr>
              <w:t>G12</w:t>
            </w:r>
          </w:p>
        </w:tc>
        <w:tc>
          <w:tcPr>
            <w:tcW w:w="783" w:type="dxa"/>
            <w:noWrap/>
            <w:vAlign w:val="center"/>
            <w:hideMark/>
          </w:tcPr>
          <w:p w14:paraId="4FFA487E" w14:textId="3AB5F73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806" w:type="dxa"/>
            <w:noWrap/>
            <w:vAlign w:val="center"/>
            <w:hideMark/>
          </w:tcPr>
          <w:p w14:paraId="4FBBDCDE" w14:textId="45B5F8FD"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75151B58" w14:textId="6353940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1038" w:type="dxa"/>
            <w:noWrap/>
            <w:vAlign w:val="center"/>
            <w:hideMark/>
          </w:tcPr>
          <w:p w14:paraId="45C6F1FC" w14:textId="1F48DEE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7C3E237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3CFACD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357DDDD0" w14:textId="5378CF7E"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38B354B2" w14:textId="2BFB1AF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0</w:t>
            </w:r>
          </w:p>
        </w:tc>
        <w:tc>
          <w:tcPr>
            <w:tcW w:w="1006" w:type="dxa"/>
            <w:noWrap/>
            <w:vAlign w:val="center"/>
            <w:hideMark/>
          </w:tcPr>
          <w:p w14:paraId="52C50C3A" w14:textId="2974005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6</w:t>
            </w:r>
          </w:p>
        </w:tc>
      </w:tr>
      <w:tr w:rsidR="00AD66C9" w:rsidRPr="004C519C" w14:paraId="6138B650"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E8109C">
            <w:pPr>
              <w:pStyle w:val="BodyText"/>
              <w:spacing w:before="0" w:after="0"/>
              <w:ind w:firstLine="0"/>
              <w:jc w:val="center"/>
              <w:rPr>
                <w:sz w:val="20"/>
                <w:szCs w:val="20"/>
              </w:rPr>
            </w:pPr>
            <w:r w:rsidRPr="004C519C">
              <w:rPr>
                <w:sz w:val="20"/>
                <w:szCs w:val="20"/>
              </w:rPr>
              <w:t>G15</w:t>
            </w:r>
          </w:p>
        </w:tc>
        <w:tc>
          <w:tcPr>
            <w:tcW w:w="783" w:type="dxa"/>
            <w:noWrap/>
            <w:vAlign w:val="center"/>
            <w:hideMark/>
          </w:tcPr>
          <w:p w14:paraId="64696CC8" w14:textId="350F6AE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3B7F2280" w14:textId="1FDFCA7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2</w:t>
            </w:r>
          </w:p>
        </w:tc>
        <w:tc>
          <w:tcPr>
            <w:tcW w:w="1104" w:type="dxa"/>
            <w:noWrap/>
            <w:vAlign w:val="center"/>
            <w:hideMark/>
          </w:tcPr>
          <w:p w14:paraId="175B6D48" w14:textId="09DB4FA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1038" w:type="dxa"/>
            <w:noWrap/>
            <w:vAlign w:val="center"/>
            <w:hideMark/>
          </w:tcPr>
          <w:p w14:paraId="297C2266" w14:textId="0D528B5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A406239" w14:textId="59D17DD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0E3F36D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6</w:t>
            </w:r>
          </w:p>
        </w:tc>
        <w:tc>
          <w:tcPr>
            <w:tcW w:w="896" w:type="dxa"/>
            <w:noWrap/>
            <w:vAlign w:val="center"/>
            <w:hideMark/>
          </w:tcPr>
          <w:p w14:paraId="5C9B6C99" w14:textId="3486F63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5</w:t>
            </w:r>
          </w:p>
        </w:tc>
        <w:tc>
          <w:tcPr>
            <w:tcW w:w="1028" w:type="dxa"/>
            <w:noWrap/>
            <w:vAlign w:val="center"/>
            <w:hideMark/>
          </w:tcPr>
          <w:p w14:paraId="51A20BE3" w14:textId="4FC2A0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8</w:t>
            </w:r>
          </w:p>
        </w:tc>
        <w:tc>
          <w:tcPr>
            <w:tcW w:w="1006" w:type="dxa"/>
            <w:noWrap/>
            <w:vAlign w:val="center"/>
            <w:hideMark/>
          </w:tcPr>
          <w:p w14:paraId="50AEE94B" w14:textId="5B65F74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bl>
    <w:p w14:paraId="064046B9" w14:textId="77777777" w:rsidR="00175052" w:rsidRDefault="00175052" w:rsidP="00154966">
      <w:pPr>
        <w:pStyle w:val="BodyText"/>
        <w:ind w:firstLine="0"/>
      </w:pPr>
    </w:p>
    <w:p w14:paraId="0B4B3989" w14:textId="45FE93D8"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026DC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C3E571A" w14:textId="77777777" w:rsidR="00175052" w:rsidRPr="00A42C08" w:rsidRDefault="00175052" w:rsidP="00026DC2">
            <w:pPr>
              <w:rPr>
                <w:rFonts w:eastAsia="DengXian"/>
                <w:color w:val="000000"/>
                <w:sz w:val="20"/>
              </w:rPr>
            </w:pPr>
            <w:r w:rsidRPr="00A42C08">
              <w:rPr>
                <w:rFonts w:eastAsia="DengXian"/>
                <w:color w:val="000000"/>
                <w:sz w:val="20"/>
              </w:rPr>
              <w:t>PRN</w:t>
            </w:r>
          </w:p>
        </w:tc>
        <w:tc>
          <w:tcPr>
            <w:tcW w:w="1130" w:type="pct"/>
            <w:noWrap/>
            <w:vAlign w:val="center"/>
            <w:hideMark/>
          </w:tcPr>
          <w:p w14:paraId="3EA050FE"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vAlign w:val="center"/>
            <w:hideMark/>
          </w:tcPr>
          <w:p w14:paraId="2750043B"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vAlign w:val="center"/>
            <w:hideMark/>
          </w:tcPr>
          <w:p w14:paraId="43BF0AC0"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549118A" w14:textId="77777777" w:rsidR="00175052" w:rsidRPr="00A42C08" w:rsidRDefault="00175052" w:rsidP="00026DC2">
            <w:pPr>
              <w:rPr>
                <w:rFonts w:eastAsia="DengXian"/>
                <w:color w:val="000000"/>
                <w:sz w:val="20"/>
              </w:rPr>
            </w:pPr>
            <w:r w:rsidRPr="00A42C08">
              <w:rPr>
                <w:rFonts w:eastAsia="DengXian"/>
                <w:color w:val="000000"/>
                <w:sz w:val="20"/>
              </w:rPr>
              <w:t>G01</w:t>
            </w:r>
          </w:p>
        </w:tc>
        <w:tc>
          <w:tcPr>
            <w:tcW w:w="1130" w:type="pct"/>
            <w:noWrap/>
            <w:vAlign w:val="center"/>
            <w:hideMark/>
          </w:tcPr>
          <w:p w14:paraId="6F32BE2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8B7163A"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vAlign w:val="center"/>
            <w:hideMark/>
          </w:tcPr>
          <w:p w14:paraId="72DC5A00"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2B3728" w:rsidRPr="00A42C08" w14:paraId="66E8D64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DDC2D98" w14:textId="77777777" w:rsidR="002B3728" w:rsidRPr="00A42C08" w:rsidRDefault="002B3728" w:rsidP="00026DC2">
            <w:pPr>
              <w:rPr>
                <w:rFonts w:eastAsia="DengXian"/>
                <w:b w:val="0"/>
                <w:bCs w:val="0"/>
                <w:color w:val="000000"/>
                <w:sz w:val="20"/>
              </w:rPr>
            </w:pPr>
            <w:r w:rsidRPr="00A42C08">
              <w:rPr>
                <w:rFonts w:eastAsia="DengXian"/>
                <w:color w:val="000000"/>
                <w:sz w:val="20"/>
              </w:rPr>
              <w:t>G03</w:t>
            </w:r>
          </w:p>
          <w:p w14:paraId="60B82142" w14:textId="6DEC4D6A" w:rsidR="002B3728" w:rsidRPr="00A42C08" w:rsidRDefault="002B3728" w:rsidP="00026DC2">
            <w:pPr>
              <w:rPr>
                <w:rFonts w:eastAsia="DengXian"/>
                <w:color w:val="000000"/>
                <w:sz w:val="20"/>
              </w:rPr>
            </w:pPr>
          </w:p>
        </w:tc>
        <w:tc>
          <w:tcPr>
            <w:tcW w:w="1130" w:type="pct"/>
            <w:vMerge w:val="restart"/>
            <w:noWrap/>
            <w:vAlign w:val="center"/>
            <w:hideMark/>
          </w:tcPr>
          <w:p w14:paraId="001FC33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2E0D139" w14:textId="1D62CDA0"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5C72EE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5560354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2B3728" w:rsidRPr="00A42C08" w14:paraId="2129FF7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0D7275A9" w14:textId="19B9F441" w:rsidR="002B3728" w:rsidRPr="00A42C08" w:rsidRDefault="002B3728" w:rsidP="00026DC2">
            <w:pPr>
              <w:rPr>
                <w:rFonts w:eastAsia="DengXian"/>
                <w:color w:val="000000"/>
                <w:sz w:val="20"/>
              </w:rPr>
            </w:pPr>
          </w:p>
        </w:tc>
        <w:tc>
          <w:tcPr>
            <w:tcW w:w="1130" w:type="pct"/>
            <w:vMerge/>
            <w:noWrap/>
            <w:vAlign w:val="center"/>
            <w:hideMark/>
          </w:tcPr>
          <w:p w14:paraId="7B188984" w14:textId="761AE06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76084D6"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vAlign w:val="center"/>
            <w:hideMark/>
          </w:tcPr>
          <w:p w14:paraId="4CD4F78F"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29056222"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AFE3BB9" w14:textId="77777777" w:rsidR="002B3728" w:rsidRPr="00A42C08" w:rsidRDefault="002B3728" w:rsidP="00026DC2">
            <w:pPr>
              <w:rPr>
                <w:rFonts w:eastAsia="DengXian"/>
                <w:b w:val="0"/>
                <w:bCs w:val="0"/>
                <w:color w:val="000000"/>
                <w:sz w:val="20"/>
              </w:rPr>
            </w:pPr>
            <w:r w:rsidRPr="00A42C08">
              <w:rPr>
                <w:rFonts w:eastAsia="DengXian"/>
                <w:color w:val="000000"/>
                <w:sz w:val="20"/>
              </w:rPr>
              <w:t>G05</w:t>
            </w:r>
          </w:p>
          <w:p w14:paraId="633B56BE" w14:textId="72773F2D" w:rsidR="002B3728" w:rsidRPr="00A42C08" w:rsidRDefault="002B3728" w:rsidP="00026DC2">
            <w:pPr>
              <w:rPr>
                <w:rFonts w:eastAsia="DengXian"/>
                <w:color w:val="000000"/>
                <w:sz w:val="20"/>
              </w:rPr>
            </w:pPr>
          </w:p>
        </w:tc>
        <w:tc>
          <w:tcPr>
            <w:tcW w:w="1130" w:type="pct"/>
            <w:vMerge w:val="restart"/>
            <w:noWrap/>
            <w:vAlign w:val="center"/>
            <w:hideMark/>
          </w:tcPr>
          <w:p w14:paraId="3E71F06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67BAC49" w14:textId="63BF893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18D50A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255AD76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2B3728" w:rsidRPr="00A42C08" w14:paraId="6AEECF9C"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E9272AD" w14:textId="7D2B8E47" w:rsidR="002B3728" w:rsidRPr="00A42C08" w:rsidRDefault="002B3728" w:rsidP="00026DC2">
            <w:pPr>
              <w:rPr>
                <w:rFonts w:eastAsia="DengXian"/>
                <w:color w:val="000000"/>
                <w:sz w:val="20"/>
              </w:rPr>
            </w:pPr>
          </w:p>
        </w:tc>
        <w:tc>
          <w:tcPr>
            <w:tcW w:w="1130" w:type="pct"/>
            <w:vMerge/>
            <w:noWrap/>
            <w:vAlign w:val="center"/>
            <w:hideMark/>
          </w:tcPr>
          <w:p w14:paraId="63464182" w14:textId="5ECECBEB"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4BF48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vAlign w:val="center"/>
            <w:hideMark/>
          </w:tcPr>
          <w:p w14:paraId="11F1239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EAFE277"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561D4081" w14:textId="77777777" w:rsidR="002B3728" w:rsidRPr="00A42C08" w:rsidRDefault="002B3728" w:rsidP="00026DC2">
            <w:pPr>
              <w:rPr>
                <w:rFonts w:eastAsia="DengXian"/>
                <w:b w:val="0"/>
                <w:bCs w:val="0"/>
                <w:color w:val="000000"/>
                <w:sz w:val="20"/>
              </w:rPr>
            </w:pPr>
            <w:r w:rsidRPr="00A42C08">
              <w:rPr>
                <w:rFonts w:eastAsia="DengXian"/>
                <w:color w:val="000000"/>
                <w:sz w:val="20"/>
              </w:rPr>
              <w:t>G06</w:t>
            </w:r>
          </w:p>
          <w:p w14:paraId="669F949F" w14:textId="45FF39ED" w:rsidR="002B3728" w:rsidRPr="00A42C08" w:rsidRDefault="002B3728" w:rsidP="00026DC2">
            <w:pPr>
              <w:rPr>
                <w:rFonts w:eastAsia="DengXian"/>
                <w:color w:val="000000"/>
                <w:sz w:val="20"/>
              </w:rPr>
            </w:pPr>
          </w:p>
        </w:tc>
        <w:tc>
          <w:tcPr>
            <w:tcW w:w="1130" w:type="pct"/>
            <w:vMerge w:val="restart"/>
            <w:noWrap/>
            <w:vAlign w:val="center"/>
            <w:hideMark/>
          </w:tcPr>
          <w:p w14:paraId="0F5B0D7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31588D5" w14:textId="6B5E0F1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C2F0A8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3B3AAE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2B3728" w:rsidRPr="00A42C08" w14:paraId="38AB1A5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C8FCFF6" w14:textId="6DFB2091" w:rsidR="002B3728" w:rsidRPr="00A42C08" w:rsidRDefault="002B3728" w:rsidP="00026DC2">
            <w:pPr>
              <w:rPr>
                <w:rFonts w:eastAsia="DengXian"/>
                <w:color w:val="000000"/>
                <w:sz w:val="20"/>
              </w:rPr>
            </w:pPr>
          </w:p>
        </w:tc>
        <w:tc>
          <w:tcPr>
            <w:tcW w:w="1130" w:type="pct"/>
            <w:vMerge/>
            <w:noWrap/>
            <w:vAlign w:val="center"/>
            <w:hideMark/>
          </w:tcPr>
          <w:p w14:paraId="4429FD50" w14:textId="14475380"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E7C3F3"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vAlign w:val="center"/>
            <w:hideMark/>
          </w:tcPr>
          <w:p w14:paraId="6B550B9B"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C9A9C93"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A137267" w14:textId="77777777" w:rsidR="002B3728" w:rsidRPr="00A42C08" w:rsidRDefault="002B3728" w:rsidP="00026DC2">
            <w:pPr>
              <w:rPr>
                <w:rFonts w:eastAsia="DengXian"/>
                <w:b w:val="0"/>
                <w:bCs w:val="0"/>
                <w:color w:val="000000"/>
                <w:sz w:val="20"/>
              </w:rPr>
            </w:pPr>
            <w:r w:rsidRPr="00A42C08">
              <w:rPr>
                <w:rFonts w:eastAsia="DengXian"/>
                <w:color w:val="000000"/>
                <w:sz w:val="20"/>
              </w:rPr>
              <w:t>G07</w:t>
            </w:r>
          </w:p>
          <w:p w14:paraId="171E5E24" w14:textId="1276B975" w:rsidR="002B3728" w:rsidRPr="00A42C08" w:rsidRDefault="002B3728" w:rsidP="00026DC2">
            <w:pPr>
              <w:rPr>
                <w:rFonts w:eastAsia="DengXian"/>
                <w:color w:val="000000"/>
                <w:sz w:val="20"/>
              </w:rPr>
            </w:pPr>
          </w:p>
        </w:tc>
        <w:tc>
          <w:tcPr>
            <w:tcW w:w="1130" w:type="pct"/>
            <w:vMerge w:val="restart"/>
            <w:noWrap/>
            <w:vAlign w:val="center"/>
            <w:hideMark/>
          </w:tcPr>
          <w:p w14:paraId="6D20FF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030E3917" w14:textId="6FB582F6"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3B0C8B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0104E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2B3728" w:rsidRPr="00A42C08" w14:paraId="304AA0C4"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27590FC" w14:textId="0410F854" w:rsidR="002B3728" w:rsidRPr="00A42C08" w:rsidRDefault="002B3728" w:rsidP="00026DC2">
            <w:pPr>
              <w:rPr>
                <w:rFonts w:eastAsia="DengXian"/>
                <w:color w:val="000000"/>
                <w:sz w:val="20"/>
              </w:rPr>
            </w:pPr>
          </w:p>
        </w:tc>
        <w:tc>
          <w:tcPr>
            <w:tcW w:w="1130" w:type="pct"/>
            <w:vMerge/>
            <w:noWrap/>
            <w:vAlign w:val="center"/>
            <w:hideMark/>
          </w:tcPr>
          <w:p w14:paraId="53480EBA" w14:textId="504473F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E69E71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vAlign w:val="center"/>
            <w:hideMark/>
          </w:tcPr>
          <w:p w14:paraId="0FD317F4"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A0650BA" w14:textId="77777777" w:rsidR="00175052" w:rsidRPr="00A42C08" w:rsidRDefault="00175052" w:rsidP="00026DC2">
            <w:pPr>
              <w:rPr>
                <w:rFonts w:eastAsia="DengXian"/>
                <w:color w:val="000000"/>
                <w:sz w:val="20"/>
              </w:rPr>
            </w:pPr>
            <w:r w:rsidRPr="00A42C08">
              <w:rPr>
                <w:rFonts w:eastAsia="DengXian"/>
                <w:color w:val="000000"/>
                <w:sz w:val="20"/>
              </w:rPr>
              <w:t>G08</w:t>
            </w:r>
          </w:p>
        </w:tc>
        <w:tc>
          <w:tcPr>
            <w:tcW w:w="1130" w:type="pct"/>
            <w:noWrap/>
            <w:vAlign w:val="center"/>
            <w:hideMark/>
          </w:tcPr>
          <w:p w14:paraId="1F53BB0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A3AABA5"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vAlign w:val="center"/>
            <w:hideMark/>
          </w:tcPr>
          <w:p w14:paraId="67D7CA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A81AE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EFB8A74" w14:textId="77777777" w:rsidR="002B3728" w:rsidRPr="00A42C08" w:rsidRDefault="002B3728" w:rsidP="00026DC2">
            <w:pPr>
              <w:rPr>
                <w:rFonts w:eastAsia="DengXian"/>
                <w:b w:val="0"/>
                <w:bCs w:val="0"/>
                <w:color w:val="000000"/>
                <w:sz w:val="20"/>
              </w:rPr>
            </w:pPr>
            <w:r w:rsidRPr="00A42C08">
              <w:rPr>
                <w:rFonts w:eastAsia="DengXian"/>
                <w:color w:val="000000"/>
                <w:sz w:val="20"/>
              </w:rPr>
              <w:t>G09</w:t>
            </w:r>
          </w:p>
          <w:p w14:paraId="2AC37593" w14:textId="216DFFD2" w:rsidR="002B3728" w:rsidRPr="00A42C08" w:rsidRDefault="002B3728" w:rsidP="00026DC2">
            <w:pPr>
              <w:rPr>
                <w:rFonts w:eastAsia="DengXian"/>
                <w:color w:val="000000"/>
                <w:sz w:val="20"/>
              </w:rPr>
            </w:pPr>
          </w:p>
        </w:tc>
        <w:tc>
          <w:tcPr>
            <w:tcW w:w="1130" w:type="pct"/>
            <w:vMerge w:val="restart"/>
            <w:noWrap/>
            <w:vAlign w:val="center"/>
            <w:hideMark/>
          </w:tcPr>
          <w:p w14:paraId="2353E52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2782592D" w14:textId="13FBD6B6"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EA3E5D8"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00B568C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2B3728" w:rsidRPr="00A42C08" w14:paraId="44BFE28E"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C07A9AA" w14:textId="44F891BB" w:rsidR="002B3728" w:rsidRPr="00A42C08" w:rsidRDefault="002B3728" w:rsidP="00026DC2">
            <w:pPr>
              <w:rPr>
                <w:rFonts w:eastAsia="DengXian"/>
                <w:color w:val="000000"/>
                <w:sz w:val="20"/>
              </w:rPr>
            </w:pPr>
          </w:p>
        </w:tc>
        <w:tc>
          <w:tcPr>
            <w:tcW w:w="1130" w:type="pct"/>
            <w:vMerge/>
            <w:noWrap/>
            <w:vAlign w:val="center"/>
            <w:hideMark/>
          </w:tcPr>
          <w:p w14:paraId="7D04DC2F" w14:textId="28C832DC"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E7FF9F9"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vAlign w:val="center"/>
            <w:hideMark/>
          </w:tcPr>
          <w:p w14:paraId="4EA5ABE2"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1063392E" w14:textId="77777777" w:rsidR="00175052" w:rsidRPr="00A42C08" w:rsidRDefault="00175052" w:rsidP="00026DC2">
            <w:pPr>
              <w:rPr>
                <w:rFonts w:eastAsia="DengXian"/>
                <w:color w:val="000000"/>
                <w:sz w:val="20"/>
              </w:rPr>
            </w:pPr>
            <w:r w:rsidRPr="00A42C08">
              <w:rPr>
                <w:rFonts w:eastAsia="DengXian"/>
                <w:color w:val="000000"/>
                <w:sz w:val="20"/>
              </w:rPr>
              <w:t>G10</w:t>
            </w:r>
          </w:p>
        </w:tc>
        <w:tc>
          <w:tcPr>
            <w:tcW w:w="1130" w:type="pct"/>
            <w:noWrap/>
            <w:vAlign w:val="center"/>
            <w:hideMark/>
          </w:tcPr>
          <w:p w14:paraId="49955A2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1B045B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vAlign w:val="center"/>
            <w:hideMark/>
          </w:tcPr>
          <w:p w14:paraId="627026A5"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2B3728" w:rsidRPr="00A42C08" w14:paraId="19F734D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4F66E916" w14:textId="77777777" w:rsidR="002B3728" w:rsidRPr="00A42C08" w:rsidRDefault="002B3728" w:rsidP="00026DC2">
            <w:pPr>
              <w:rPr>
                <w:rFonts w:eastAsia="DengXian"/>
                <w:b w:val="0"/>
                <w:bCs w:val="0"/>
                <w:color w:val="000000"/>
                <w:sz w:val="20"/>
              </w:rPr>
            </w:pPr>
            <w:r w:rsidRPr="00A42C08">
              <w:rPr>
                <w:rFonts w:eastAsia="DengXian"/>
                <w:color w:val="000000"/>
                <w:sz w:val="20"/>
              </w:rPr>
              <w:t>G12</w:t>
            </w:r>
          </w:p>
          <w:p w14:paraId="7DF844B9" w14:textId="3F68B92B" w:rsidR="002B3728" w:rsidRPr="00A42C08" w:rsidRDefault="002B3728" w:rsidP="00026DC2">
            <w:pPr>
              <w:rPr>
                <w:rFonts w:eastAsia="DengXian"/>
                <w:color w:val="000000"/>
                <w:sz w:val="20"/>
              </w:rPr>
            </w:pPr>
          </w:p>
        </w:tc>
        <w:tc>
          <w:tcPr>
            <w:tcW w:w="1130" w:type="pct"/>
            <w:vMerge w:val="restart"/>
            <w:noWrap/>
            <w:vAlign w:val="center"/>
            <w:hideMark/>
          </w:tcPr>
          <w:p w14:paraId="171CEF5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3871598E" w14:textId="2F94712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F85693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6C231C0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2B3728" w:rsidRPr="00A42C08" w14:paraId="57950210"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3BB34FDC" w14:textId="3790F72A" w:rsidR="002B3728" w:rsidRPr="00A42C08" w:rsidRDefault="002B3728" w:rsidP="00026DC2">
            <w:pPr>
              <w:rPr>
                <w:rFonts w:eastAsia="DengXian"/>
                <w:color w:val="000000"/>
                <w:sz w:val="20"/>
              </w:rPr>
            </w:pPr>
          </w:p>
        </w:tc>
        <w:tc>
          <w:tcPr>
            <w:tcW w:w="1130" w:type="pct"/>
            <w:vMerge/>
            <w:noWrap/>
            <w:vAlign w:val="center"/>
            <w:hideMark/>
          </w:tcPr>
          <w:p w14:paraId="690B7B65" w14:textId="3518E52E"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889AEAD"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vAlign w:val="center"/>
            <w:hideMark/>
          </w:tcPr>
          <w:p w14:paraId="54FF0CA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15BC9656"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D4FA8B0" w14:textId="77777777" w:rsidR="002B3728" w:rsidRPr="00A42C08" w:rsidRDefault="002B3728" w:rsidP="00026DC2">
            <w:pPr>
              <w:rPr>
                <w:rFonts w:eastAsia="DengXian"/>
                <w:b w:val="0"/>
                <w:bCs w:val="0"/>
                <w:color w:val="000000"/>
                <w:sz w:val="20"/>
              </w:rPr>
            </w:pPr>
            <w:r w:rsidRPr="00A42C08">
              <w:rPr>
                <w:rFonts w:eastAsia="DengXian"/>
                <w:color w:val="000000"/>
                <w:sz w:val="20"/>
              </w:rPr>
              <w:t>G15</w:t>
            </w:r>
          </w:p>
          <w:p w14:paraId="0A7CFDC7" w14:textId="6CC69AEB" w:rsidR="002B3728" w:rsidRPr="00A42C08" w:rsidRDefault="002B3728" w:rsidP="00026DC2">
            <w:pPr>
              <w:rPr>
                <w:rFonts w:eastAsia="DengXian"/>
                <w:color w:val="000000"/>
                <w:sz w:val="20"/>
              </w:rPr>
            </w:pPr>
          </w:p>
        </w:tc>
        <w:tc>
          <w:tcPr>
            <w:tcW w:w="1130" w:type="pct"/>
            <w:vMerge w:val="restart"/>
            <w:noWrap/>
            <w:vAlign w:val="center"/>
            <w:hideMark/>
          </w:tcPr>
          <w:p w14:paraId="390556D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8206639" w14:textId="1A3225D4"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DFE9BF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BB2CF0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2B3728" w:rsidRPr="00A42C08" w14:paraId="45D6B3C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7EE0189C" w14:textId="66A32F04" w:rsidR="002B3728" w:rsidRPr="00A42C08" w:rsidRDefault="002B3728" w:rsidP="00026DC2">
            <w:pPr>
              <w:rPr>
                <w:rFonts w:eastAsia="DengXian"/>
                <w:color w:val="000000"/>
                <w:sz w:val="20"/>
              </w:rPr>
            </w:pPr>
          </w:p>
        </w:tc>
        <w:tc>
          <w:tcPr>
            <w:tcW w:w="1130" w:type="pct"/>
            <w:vMerge/>
            <w:noWrap/>
            <w:vAlign w:val="center"/>
            <w:hideMark/>
          </w:tcPr>
          <w:p w14:paraId="761D21CA" w14:textId="7C67E692"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56A62BC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vAlign w:val="center"/>
            <w:hideMark/>
          </w:tcPr>
          <w:p w14:paraId="3FEB6D8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6D97553D"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3FB9ECE3" w14:textId="77777777" w:rsidR="002B3728" w:rsidRPr="00A42C08" w:rsidRDefault="002B3728" w:rsidP="00026DC2">
            <w:pPr>
              <w:rPr>
                <w:rFonts w:eastAsia="DengXian"/>
                <w:b w:val="0"/>
                <w:bCs w:val="0"/>
                <w:color w:val="000000"/>
                <w:sz w:val="20"/>
              </w:rPr>
            </w:pPr>
            <w:r w:rsidRPr="00A42C08">
              <w:rPr>
                <w:rFonts w:eastAsia="DengXian"/>
                <w:color w:val="000000"/>
                <w:sz w:val="20"/>
              </w:rPr>
              <w:t>G17</w:t>
            </w:r>
          </w:p>
          <w:p w14:paraId="58BAE4C7" w14:textId="10E2049E" w:rsidR="002B3728" w:rsidRPr="00A42C08" w:rsidRDefault="002B3728" w:rsidP="00026DC2">
            <w:pPr>
              <w:rPr>
                <w:rFonts w:eastAsia="DengXian"/>
                <w:color w:val="000000"/>
                <w:sz w:val="20"/>
              </w:rPr>
            </w:pPr>
          </w:p>
        </w:tc>
        <w:tc>
          <w:tcPr>
            <w:tcW w:w="1130" w:type="pct"/>
            <w:vMerge w:val="restart"/>
            <w:noWrap/>
            <w:vAlign w:val="center"/>
            <w:hideMark/>
          </w:tcPr>
          <w:p w14:paraId="7C0ADC4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14E79531" w14:textId="49D7E9A1"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135325B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7D97CD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2B3728" w:rsidRPr="00A42C08" w14:paraId="59766E9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1ADFF37" w14:textId="7FBE39BC" w:rsidR="002B3728" w:rsidRPr="00A42C08" w:rsidRDefault="002B3728" w:rsidP="00026DC2">
            <w:pPr>
              <w:rPr>
                <w:rFonts w:eastAsia="DengXian"/>
                <w:color w:val="000000"/>
                <w:sz w:val="20"/>
              </w:rPr>
            </w:pPr>
          </w:p>
        </w:tc>
        <w:tc>
          <w:tcPr>
            <w:tcW w:w="1130" w:type="pct"/>
            <w:vMerge/>
            <w:noWrap/>
            <w:vAlign w:val="center"/>
            <w:hideMark/>
          </w:tcPr>
          <w:p w14:paraId="6B24DD22" w14:textId="2D8C57A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04460BC"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vAlign w:val="center"/>
            <w:hideMark/>
          </w:tcPr>
          <w:p w14:paraId="5A3FB7A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F7CAF88" w14:textId="77777777" w:rsidR="00175052" w:rsidRPr="00A42C08" w:rsidRDefault="00175052" w:rsidP="00026DC2">
            <w:pPr>
              <w:rPr>
                <w:rFonts w:eastAsia="DengXian"/>
                <w:color w:val="000000"/>
                <w:sz w:val="20"/>
              </w:rPr>
            </w:pPr>
            <w:r w:rsidRPr="00A42C08">
              <w:rPr>
                <w:rFonts w:eastAsia="DengXian"/>
                <w:color w:val="000000"/>
                <w:sz w:val="20"/>
              </w:rPr>
              <w:t>G24</w:t>
            </w:r>
          </w:p>
        </w:tc>
        <w:tc>
          <w:tcPr>
            <w:tcW w:w="1130" w:type="pct"/>
            <w:noWrap/>
            <w:vAlign w:val="center"/>
            <w:hideMark/>
          </w:tcPr>
          <w:p w14:paraId="5D66BBBD"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493D188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vAlign w:val="center"/>
            <w:hideMark/>
          </w:tcPr>
          <w:p w14:paraId="47E1D458"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86E3CFE" w14:textId="77777777" w:rsidR="00175052" w:rsidRPr="00A42C08" w:rsidRDefault="00175052" w:rsidP="00026DC2">
            <w:pPr>
              <w:rPr>
                <w:rFonts w:eastAsia="DengXian"/>
                <w:color w:val="000000"/>
                <w:sz w:val="20"/>
              </w:rPr>
            </w:pPr>
            <w:r w:rsidRPr="00A42C08">
              <w:rPr>
                <w:rFonts w:eastAsia="DengXian"/>
                <w:color w:val="000000"/>
                <w:sz w:val="20"/>
              </w:rPr>
              <w:t>G25</w:t>
            </w:r>
          </w:p>
        </w:tc>
        <w:tc>
          <w:tcPr>
            <w:tcW w:w="1130" w:type="pct"/>
            <w:noWrap/>
            <w:vAlign w:val="center"/>
            <w:hideMark/>
          </w:tcPr>
          <w:p w14:paraId="28269B71"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C25F63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vAlign w:val="center"/>
            <w:hideMark/>
          </w:tcPr>
          <w:p w14:paraId="0764B19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DAC07E2" w14:textId="77777777" w:rsidR="00175052" w:rsidRPr="00A42C08" w:rsidRDefault="00175052" w:rsidP="00026DC2">
            <w:pPr>
              <w:rPr>
                <w:rFonts w:eastAsia="DengXian"/>
                <w:color w:val="000000"/>
                <w:sz w:val="20"/>
              </w:rPr>
            </w:pPr>
            <w:r w:rsidRPr="00A42C08">
              <w:rPr>
                <w:rFonts w:eastAsia="DengXian"/>
                <w:color w:val="000000"/>
                <w:sz w:val="20"/>
              </w:rPr>
              <w:t>G26</w:t>
            </w:r>
          </w:p>
        </w:tc>
        <w:tc>
          <w:tcPr>
            <w:tcW w:w="1130" w:type="pct"/>
            <w:noWrap/>
            <w:vAlign w:val="center"/>
            <w:hideMark/>
          </w:tcPr>
          <w:p w14:paraId="5BB7390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147A4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vAlign w:val="center"/>
            <w:hideMark/>
          </w:tcPr>
          <w:p w14:paraId="6FA46F8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091DFBF" w14:textId="77777777" w:rsidR="00175052" w:rsidRPr="00A42C08" w:rsidRDefault="00175052" w:rsidP="00026DC2">
            <w:pPr>
              <w:rPr>
                <w:rFonts w:eastAsia="DengXian"/>
                <w:color w:val="000000"/>
                <w:sz w:val="20"/>
              </w:rPr>
            </w:pPr>
            <w:r w:rsidRPr="00A42C08">
              <w:rPr>
                <w:rFonts w:eastAsia="DengXian"/>
                <w:color w:val="000000"/>
                <w:sz w:val="20"/>
              </w:rPr>
              <w:t>G27</w:t>
            </w:r>
          </w:p>
        </w:tc>
        <w:tc>
          <w:tcPr>
            <w:tcW w:w="1130" w:type="pct"/>
            <w:noWrap/>
            <w:vAlign w:val="center"/>
            <w:hideMark/>
          </w:tcPr>
          <w:p w14:paraId="37416A78"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39E4D64"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vAlign w:val="center"/>
            <w:hideMark/>
          </w:tcPr>
          <w:p w14:paraId="4B0BE053"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071EAD9A" w14:textId="77777777" w:rsidR="00175052" w:rsidRPr="00A42C08" w:rsidRDefault="00175052" w:rsidP="00026DC2">
            <w:pPr>
              <w:rPr>
                <w:rFonts w:eastAsia="DengXian"/>
                <w:color w:val="000000"/>
                <w:sz w:val="20"/>
              </w:rPr>
            </w:pPr>
            <w:r w:rsidRPr="00A42C08">
              <w:rPr>
                <w:rFonts w:eastAsia="DengXian"/>
                <w:color w:val="000000"/>
                <w:sz w:val="20"/>
              </w:rPr>
              <w:t>G29</w:t>
            </w:r>
          </w:p>
        </w:tc>
        <w:tc>
          <w:tcPr>
            <w:tcW w:w="1130" w:type="pct"/>
            <w:noWrap/>
            <w:vAlign w:val="center"/>
            <w:hideMark/>
          </w:tcPr>
          <w:p w14:paraId="3EF69DE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161365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vAlign w:val="center"/>
            <w:hideMark/>
          </w:tcPr>
          <w:p w14:paraId="01222D64"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2B3728" w:rsidRPr="00A42C08" w14:paraId="3ED5256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4A6C06C" w14:textId="77777777" w:rsidR="002B3728" w:rsidRPr="00A42C08" w:rsidRDefault="002B3728" w:rsidP="00026DC2">
            <w:pPr>
              <w:rPr>
                <w:rFonts w:eastAsia="DengXian"/>
                <w:b w:val="0"/>
                <w:bCs w:val="0"/>
                <w:color w:val="000000"/>
                <w:sz w:val="20"/>
              </w:rPr>
            </w:pPr>
            <w:r w:rsidRPr="00A42C08">
              <w:rPr>
                <w:rFonts w:eastAsia="DengXian"/>
                <w:color w:val="000000"/>
                <w:sz w:val="20"/>
              </w:rPr>
              <w:t>G30</w:t>
            </w:r>
          </w:p>
          <w:p w14:paraId="445C2053" w14:textId="7B2AA338" w:rsidR="002B3728" w:rsidRPr="00A42C08" w:rsidRDefault="002B3728" w:rsidP="00026DC2">
            <w:pPr>
              <w:rPr>
                <w:rFonts w:eastAsia="DengXian"/>
                <w:color w:val="000000"/>
                <w:sz w:val="20"/>
              </w:rPr>
            </w:pPr>
          </w:p>
        </w:tc>
        <w:tc>
          <w:tcPr>
            <w:tcW w:w="1130" w:type="pct"/>
            <w:vMerge w:val="restart"/>
            <w:noWrap/>
            <w:vAlign w:val="center"/>
            <w:hideMark/>
          </w:tcPr>
          <w:p w14:paraId="36D7030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1D50F1AD" w14:textId="2DC4A4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55429A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8CEC129"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2B3728" w:rsidRPr="00A42C08" w14:paraId="1A5748DB"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12089C4A" w14:textId="19E86CE8" w:rsidR="002B3728" w:rsidRPr="00A42C08" w:rsidRDefault="002B3728" w:rsidP="00026DC2">
            <w:pPr>
              <w:rPr>
                <w:rFonts w:eastAsia="DengXian"/>
                <w:color w:val="000000"/>
                <w:sz w:val="20"/>
              </w:rPr>
            </w:pPr>
          </w:p>
        </w:tc>
        <w:tc>
          <w:tcPr>
            <w:tcW w:w="1130" w:type="pct"/>
            <w:vMerge/>
            <w:noWrap/>
            <w:vAlign w:val="center"/>
            <w:hideMark/>
          </w:tcPr>
          <w:p w14:paraId="6F607B60" w14:textId="4BB9ED7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36A106D"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vAlign w:val="center"/>
            <w:hideMark/>
          </w:tcPr>
          <w:p w14:paraId="77051DDB"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192BB6C" w14:textId="77777777" w:rsidR="00175052" w:rsidRPr="00A42C08" w:rsidRDefault="00175052" w:rsidP="00026DC2">
            <w:pPr>
              <w:rPr>
                <w:rFonts w:eastAsia="DengXian"/>
                <w:color w:val="000000"/>
                <w:sz w:val="20"/>
              </w:rPr>
            </w:pPr>
            <w:r w:rsidRPr="00A42C08">
              <w:rPr>
                <w:rFonts w:eastAsia="DengXian"/>
                <w:color w:val="000000"/>
                <w:sz w:val="20"/>
              </w:rPr>
              <w:t>G31</w:t>
            </w:r>
          </w:p>
        </w:tc>
        <w:tc>
          <w:tcPr>
            <w:tcW w:w="1130" w:type="pct"/>
            <w:noWrap/>
            <w:vAlign w:val="center"/>
            <w:hideMark/>
          </w:tcPr>
          <w:p w14:paraId="152CEB1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774478F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vAlign w:val="center"/>
            <w:hideMark/>
          </w:tcPr>
          <w:p w14:paraId="18E0CBB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B08F05F" w14:textId="77777777" w:rsidR="00175052" w:rsidRPr="00A42C08" w:rsidRDefault="00175052" w:rsidP="00026DC2">
            <w:pPr>
              <w:rPr>
                <w:rFonts w:eastAsia="DengXian"/>
                <w:color w:val="000000"/>
                <w:sz w:val="20"/>
              </w:rPr>
            </w:pPr>
            <w:r w:rsidRPr="00A42C08">
              <w:rPr>
                <w:rFonts w:eastAsia="DengXian"/>
                <w:color w:val="000000"/>
                <w:sz w:val="20"/>
              </w:rPr>
              <w:t>G32</w:t>
            </w:r>
          </w:p>
        </w:tc>
        <w:tc>
          <w:tcPr>
            <w:tcW w:w="1130" w:type="pct"/>
            <w:noWrap/>
            <w:vAlign w:val="center"/>
            <w:hideMark/>
          </w:tcPr>
          <w:p w14:paraId="00FA5BC9"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9FEE63"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vAlign w:val="center"/>
            <w:hideMark/>
          </w:tcPr>
          <w:p w14:paraId="55890091"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256CA569"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722E48D"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1832213E" w:rsidR="009B3FD3" w:rsidRDefault="009B3FD3" w:rsidP="008E6BFA">
      <w:pPr>
        <w:pStyle w:val="Heading2"/>
        <w:rPr>
          <w:lang w:val="en-US"/>
        </w:rPr>
      </w:pPr>
      <w:bookmarkStart w:id="27" w:name="comparison-and-analysis"/>
      <w:r>
        <w:rPr>
          <w:rFonts w:hint="eastAsia"/>
        </w:rPr>
        <w:t>Multi</w:t>
      </w:r>
      <w:r>
        <w:rPr>
          <w:lang w:val="en-US"/>
        </w:rPr>
        <w:t xml:space="preserve">-constellation and </w:t>
      </w:r>
      <w:r w:rsidR="00DF0B08">
        <w:rPr>
          <w:lang w:val="en-US"/>
        </w:rPr>
        <w:t>m</w:t>
      </w:r>
      <w:r>
        <w:rPr>
          <w:lang w:val="en-US"/>
        </w:rPr>
        <w:t xml:space="preserve">ulti-frequency </w:t>
      </w:r>
      <w:r w:rsidR="00DF0B08">
        <w:rPr>
          <w:lang w:val="en-US"/>
        </w:rPr>
        <w:t>d</w:t>
      </w:r>
      <w:r w:rsidR="008E6BFA">
        <w:rPr>
          <w:lang w:val="en-US"/>
        </w:rPr>
        <w:t>etection</w:t>
      </w:r>
    </w:p>
    <w:p w14:paraId="54CF4C1F" w14:textId="16C312E4"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007C00B5" w:rsidRPr="00F17C7C">
        <w:t xml:space="preserve">Table </w:t>
      </w:r>
      <w:r w:rsidR="007C00B5">
        <w:t>1</w:t>
      </w:r>
      <w:r w:rsidRPr="00831BE6">
        <w:fldChar w:fldCharType="end"/>
      </w:r>
      <w:r w:rsidRPr="00831BE6">
        <w:t>. For BDS, S2I, S6I, and S7I signals were analyzed from January 2023 to July 2025</w:t>
      </w:r>
      <w:r w:rsidR="0039207A">
        <w:t>. F</w:t>
      </w:r>
      <w:r w:rsidRPr="00831BE6">
        <w:t>or GPS, S1C</w:t>
      </w:r>
      <w:r w:rsidR="00191771">
        <w:t xml:space="preserve"> </w:t>
      </w:r>
      <w:r w:rsidRPr="00831BE6">
        <w:t xml:space="preserve">and S1W signals were analyzed from January 2024 to July 2025. </w:t>
      </w:r>
    </w:p>
    <w:p w14:paraId="1BC91571" w14:textId="139C225A"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7C00B5" w:rsidRPr="007C00B5">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B6027">
        <w:instrText xml:space="preserve"> ADDIN ZOTERO_ITEM CSL_CITATION {"citationID":"aid1su2ga7","properties":{"formattedCitation":"(USCG Navigation Center 2025)","plainCitation":"(USCG Navigation Center 2025)","noteIndex":0},"citationItems":[{"id":1992,"uris":["http://zotero.org/users/12078793/items/SY25FDN8"],"itemData":{"id":1992,"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AD16E0">
        <w:t xml:space="preserve">, </w:t>
      </w:r>
      <w:r w:rsidRPr="00831BE6">
        <w:t xml:space="preserve">further supporting that flex power capability is currently limited to GPS Block IIR-M, </w:t>
      </w:r>
      <w:r w:rsidRPr="00831BE6">
        <w:lastRenderedPageBreak/>
        <w:t>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540E477B" w:rsidR="00753BE0"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7C00B5" w:rsidRPr="00AC1E1C">
        <w:t xml:space="preserve">Fig. </w:t>
      </w:r>
      <w:r w:rsidR="007C00B5">
        <w:t>14</w:t>
      </w:r>
      <w:r w:rsidR="00634FA1" w:rsidRPr="00831BE6">
        <w:fldChar w:fldCharType="end"/>
      </w:r>
      <w:r w:rsidRPr="00831BE6">
        <w:t xml:space="preserve">, we illustrate two examples of BDS flex power events.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00E00EDC" w:rsidRPr="00831BE6">
        <w:t xml:space="preserve">In both cases, </w:t>
      </w:r>
      <w:r w:rsidR="00E00EDC" w:rsidRPr="00817505">
        <w:t xml:space="preserve">the dark-shaded region corresponds to the flex power </w:t>
      </w:r>
      <w:r w:rsidR="00B550FE">
        <w:rPr>
          <w:rFonts w:hint="eastAsia"/>
        </w:rPr>
        <w:t xml:space="preserve">impact </w:t>
      </w:r>
      <w:r w:rsidR="00E00EDC" w:rsidRPr="00817505">
        <w:t>area</w:t>
      </w:r>
      <w:r w:rsidR="00E00EDC" w:rsidRPr="00831BE6">
        <w:t>.</w:t>
      </w:r>
      <w:r w:rsidR="00E00EDC">
        <w:rPr>
          <w:rFonts w:hint="eastAsia"/>
        </w:rPr>
        <w:t xml:space="preserve"> </w:t>
      </w:r>
      <w:r w:rsidRPr="00831BE6">
        <w:t xml:space="preserve">Notably, unlike the GPS S2W signal, the BDS S6I signal exhibited enhancement outside the activation area, while being deactivated inside the region. This </w:t>
      </w:r>
      <w:r w:rsidR="008513C6">
        <w:t xml:space="preserve">may </w:t>
      </w:r>
      <w:r w:rsidR="00976E1B">
        <w:t>suggest</w:t>
      </w:r>
      <w:r w:rsidRPr="00831BE6">
        <w:t xml:space="preserve"> that in both BDS events, transmit power in the S6I band was reallocated to other frequency bands</w:t>
      </w:r>
      <w:r w:rsidR="00FD5B51">
        <w:rPr>
          <w:rFonts w:ascii="SimSun" w:eastAsia="SimSun" w:hAnsi="SimSun" w:cs="SimSun"/>
          <w:sz w:val="24"/>
        </w:rPr>
        <w:t xml:space="preserve">. </w:t>
      </w:r>
      <w:r w:rsidR="00B57ACF" w:rsidRPr="00B57ACF">
        <w:t>However, these bands were not available.</w:t>
      </w:r>
    </w:p>
    <w:p w14:paraId="449CF3F7" w14:textId="68D3BDB4" w:rsidR="002668C1" w:rsidRPr="00581B81" w:rsidRDefault="00581B81" w:rsidP="00581B81">
      <w:pPr>
        <w:pStyle w:val="MainText"/>
        <w:ind w:firstLine="0"/>
        <w:rPr>
          <w:rFonts w:hint="eastAsia"/>
        </w:rPr>
      </w:pPr>
      <w:r>
        <w:rPr>
          <w:rFonts w:hint="eastAsia"/>
          <w:noProof/>
        </w:rPr>
        <w:drawing>
          <wp:inline distT="0" distB="0" distL="0" distR="0" wp14:anchorId="0953EAD7" wp14:editId="36B8374B">
            <wp:extent cx="5731510" cy="2348865"/>
            <wp:effectExtent l="0" t="0" r="0" b="635"/>
            <wp:docPr id="1726261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261583" name="Picture 1726261583"/>
                    <pic:cNvPicPr/>
                  </pic:nvPicPr>
                  <pic:blipFill>
                    <a:blip r:embed="rId23"/>
                    <a:stretch>
                      <a:fillRect/>
                    </a:stretch>
                  </pic:blipFill>
                  <pic:spPr>
                    <a:xfrm>
                      <a:off x="0" y="0"/>
                      <a:ext cx="5731510" cy="2348865"/>
                    </a:xfrm>
                    <a:prstGeom prst="rect">
                      <a:avLst/>
                    </a:prstGeom>
                  </pic:spPr>
                </pic:pic>
              </a:graphicData>
            </a:graphic>
          </wp:inline>
        </w:drawing>
      </w:r>
    </w:p>
    <w:p w14:paraId="47E80393" w14:textId="1BD83222"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007C00B5">
        <w:rPr>
          <w:noProof/>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60D61EFE"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007C00B5">
        <w:rPr>
          <w:noProof/>
          <w:sz w:val="20"/>
          <w:szCs w:val="20"/>
        </w:rPr>
        <w:t>6</w:t>
      </w:r>
      <w:r w:rsidRPr="00697ACC">
        <w:rPr>
          <w:sz w:val="20"/>
          <w:szCs w:val="20"/>
        </w:rPr>
        <w:fldChar w:fldCharType="end"/>
      </w:r>
      <w:bookmarkEnd w:id="29"/>
      <w:r w:rsidRPr="00697ACC">
        <w:rPr>
          <w:sz w:val="20"/>
          <w:szCs w:val="20"/>
        </w:rPr>
        <w:t xml:space="preserve"> </w:t>
      </w:r>
      <w:r w:rsidR="00A0057B" w:rsidRPr="00A0057B">
        <w:rPr>
          <w:b w:val="0"/>
          <w:bCs/>
          <w:sz w:val="20"/>
          <w:lang w:val="en-US"/>
        </w:rPr>
        <w:t>Multi-constellation and multi-frequency flex-power events detected from BDS (January 2023 – July 2025) and GPS (January 2024 – July 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2CE6260C" w:rsidR="009B3FD3" w:rsidRPr="009B3FD3" w:rsidRDefault="009B3FD3" w:rsidP="0005182E">
      <w:pPr>
        <w:pStyle w:val="Heading2"/>
        <w:rPr>
          <w:lang w:val="en-US"/>
        </w:rPr>
      </w:pPr>
      <w:r w:rsidRPr="004C519C">
        <w:t xml:space="preserve">Comparison and </w:t>
      </w:r>
      <w:r w:rsidR="00B53808">
        <w:t>discussion</w:t>
      </w:r>
    </w:p>
    <w:bookmarkEnd w:id="27"/>
    <w:p w14:paraId="30FD8381" w14:textId="7C07ECD2" w:rsidR="00A12AE7" w:rsidRPr="008E406E" w:rsidRDefault="00050748" w:rsidP="00CD7DE2">
      <w:pPr>
        <w:pStyle w:val="MainText"/>
        <w:ind w:firstLine="0"/>
        <w:rPr>
          <w:lang w:val="en-US"/>
        </w:rPr>
      </w:pPr>
      <w:r w:rsidRPr="00050748">
        <w:t xml:space="preserve">The comprehensive performance of the AFPD-DTW method, along with previous methods (FPD, random forest-based, and </w:t>
      </w:r>
      <w:r w:rsidR="009D21EF">
        <w:t>baseline</w:t>
      </w:r>
      <w:r w:rsidR="00B9153B">
        <w:t xml:space="preserve"> </w:t>
      </w:r>
      <w:r w:rsidR="009D21EF">
        <w:t>model</w:t>
      </w:r>
      <w:r w:rsidR="00B9153B">
        <w:t>ing</w:t>
      </w:r>
      <w:r w:rsidRPr="00050748">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7C00B5" w:rsidRPr="004C519C">
        <w:t>Table</w:t>
      </w:r>
      <w:r w:rsidR="0012322C">
        <w:rPr>
          <w:rFonts w:hint="eastAsia"/>
        </w:rPr>
        <w:t>s</w:t>
      </w:r>
      <w:r w:rsidR="007C00B5" w:rsidRPr="004C519C">
        <w:t xml:space="preserve"> </w:t>
      </w:r>
      <w:r w:rsidR="007C00B5">
        <w:t>7</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7C00B5">
        <w:t>8</w:t>
      </w:r>
      <w:r w:rsidR="00470254" w:rsidRPr="00CD7DE2">
        <w:fldChar w:fldCharType="end"/>
      </w:r>
      <w:r w:rsidR="00A12AE7" w:rsidRPr="00CD7DE2">
        <w:t xml:space="preserve">. </w:t>
      </w:r>
      <w:r w:rsidR="00D538F8" w:rsidRPr="00CD7DE2">
        <w:t>We</w:t>
      </w:r>
      <w:r w:rsidR="00A12AE7" w:rsidRPr="00CD7DE2">
        <w:t xml:space="preserve"> manually verified </w:t>
      </w:r>
      <w:r w:rsidR="002772A6">
        <w:t>multi</w:t>
      </w:r>
      <w:r w:rsidR="008E406E">
        <w:rPr>
          <w:lang w:val="en-US"/>
        </w:rPr>
        <w:t xml:space="preserve">-constellation and multi-frequency </w:t>
      </w:r>
      <w:r w:rsidR="00A12AE7" w:rsidRPr="00CD7DE2">
        <w:t xml:space="preserve">flex power states through C/N0 </w:t>
      </w:r>
      <w:r w:rsidR="00A26732">
        <w:t>time series</w:t>
      </w:r>
      <w:r w:rsidR="00CE6847">
        <w:t xml:space="preserve"> and satellites’ </w:t>
      </w:r>
      <w:r w:rsidR="00F877A2">
        <w:t>trajectories</w:t>
      </w:r>
      <w:r w:rsidR="00A12AE7" w:rsidRPr="00CD7DE2">
        <w:t xml:space="preserve">, </w:t>
      </w:r>
      <w:r w:rsidR="00C01544">
        <w:t xml:space="preserve">and it </w:t>
      </w:r>
      <w:r w:rsidR="00A12AE7" w:rsidRPr="00CD7DE2">
        <w:t>achiev</w:t>
      </w:r>
      <w:r w:rsidR="00C01544">
        <w:t>es</w:t>
      </w:r>
      <w:r w:rsidR="00A12AE7" w:rsidRPr="00CD7DE2">
        <w:t xml:space="preserve"> a </w:t>
      </w:r>
      <w:r w:rsidR="004317C2" w:rsidRPr="00CD7DE2">
        <w:t>post-processing</w:t>
      </w:r>
      <w:r w:rsidR="00A12AE7" w:rsidRPr="00CD7DE2">
        <w:t xml:space="preserve"> accuracy of 99</w:t>
      </w:r>
      <w:r w:rsidR="003A2657" w:rsidRPr="00CD7DE2">
        <w:t>.</w:t>
      </w:r>
      <w:r w:rsidR="00DF7568">
        <w:t>9</w:t>
      </w:r>
      <w:r w:rsidR="00E05FAC">
        <w:rPr>
          <w:rFonts w:hint="eastAsia"/>
        </w:rPr>
        <w:t>4</w:t>
      </w:r>
      <w:r w:rsidR="003A2657" w:rsidRPr="00CD7DE2">
        <w:t>%</w:t>
      </w:r>
      <w:r w:rsidR="00A12AE7" w:rsidRPr="00CD7DE2">
        <w:t xml:space="preserve">. For real-time detection, </w:t>
      </w:r>
      <w:r w:rsidR="00312450" w:rsidRPr="00CD7DE2">
        <w:rPr>
          <w:rFonts w:hint="eastAsia"/>
        </w:rPr>
        <w:t>A</w:t>
      </w:r>
      <w:r w:rsidR="00312450" w:rsidRPr="00CD7DE2">
        <w:t xml:space="preserve">FPD-DTW </w:t>
      </w:r>
      <w:r w:rsidR="00A12AE7" w:rsidRPr="00CD7DE2">
        <w:t>achieved 99</w:t>
      </w:r>
      <w:r w:rsidR="0066574A" w:rsidRPr="00CD7DE2">
        <w:t>.</w:t>
      </w:r>
      <w:r w:rsidR="00A12AE7" w:rsidRPr="00CD7DE2">
        <w:t>8</w:t>
      </w:r>
      <w:r w:rsidR="00F442AF">
        <w:t>7</w:t>
      </w:r>
      <w:r w:rsidR="0066574A" w:rsidRPr="00CD7DE2">
        <w:t>%</w:t>
      </w:r>
      <w:r w:rsidR="00A06D54">
        <w:rPr>
          <w:rFonts w:hint="eastAsia"/>
        </w:rPr>
        <w:t xml:space="preserve"> o</w:t>
      </w:r>
      <w:r w:rsidR="00DB2DE9">
        <w:rPr>
          <w:rFonts w:hint="eastAsia"/>
        </w:rPr>
        <w:t>n</w:t>
      </w:r>
      <w:r w:rsidR="00A12AE7" w:rsidRPr="00CD7DE2">
        <w:t xml:space="preserve"> TPR, maintaining high detection accuracy</w:t>
      </w:r>
      <w:r w:rsidR="00D17F2F">
        <w:t xml:space="preserve"> of 99.89% and precision of 99.98%</w:t>
      </w:r>
      <w:r w:rsidR="007B2D21" w:rsidRPr="00CD7DE2">
        <w:t xml:space="preserve"> using only 10 stations, with </w:t>
      </w:r>
      <w:r w:rsidR="009A4D89" w:rsidRPr="00CD7DE2">
        <w:t xml:space="preserve">the </w:t>
      </w:r>
      <w:r w:rsidR="007B2D21" w:rsidRPr="00CD7DE2">
        <w:t xml:space="preserve">potential for further improvement by incorporating more </w:t>
      </w:r>
      <w:r w:rsidR="00114CFE">
        <w:t>station data</w:t>
      </w:r>
      <w:r w:rsidR="00A12AE7" w:rsidRPr="00CD7DE2">
        <w:t>.</w:t>
      </w:r>
    </w:p>
    <w:p w14:paraId="65FB391D" w14:textId="43A68FA9" w:rsidR="00BF56C3" w:rsidRPr="00CD7DE2" w:rsidRDefault="00716715" w:rsidP="00856B98">
      <w:pPr>
        <w:pStyle w:val="MainText"/>
        <w:rPr>
          <w:rFonts w:hint="eastAsia"/>
        </w:rPr>
      </w:pPr>
      <w:r w:rsidRPr="00716715">
        <w:t>In terms of data requirements, AFPD-DTW require</w:t>
      </w:r>
      <w:r w:rsidR="00F23DEC">
        <w:t>s</w:t>
      </w:r>
      <w:r w:rsidRPr="00716715">
        <w:t xml:space="preserve"> </w:t>
      </w:r>
      <w:r w:rsidR="001D3578">
        <w:t>no</w:t>
      </w:r>
      <w:r w:rsidRPr="00716715">
        <w:t xml:space="preserve"> historical data</w:t>
      </w:r>
      <w:r w:rsidR="001F0BFD">
        <w:t xml:space="preserve"> and only 8-10 stations</w:t>
      </w:r>
      <w:r w:rsidR="000403ED">
        <w:rPr>
          <w:rFonts w:ascii="SimSun" w:eastAsia="SimSun" w:hAnsi="SimSun" w:cs="SimSun"/>
          <w:lang w:val="en-US"/>
        </w:rPr>
        <w:t xml:space="preserve">. </w:t>
      </w:r>
      <w:r w:rsidR="00933EC2">
        <w:rPr>
          <w:lang w:val="en-US"/>
        </w:rPr>
        <w:t xml:space="preserve">Thus, it </w:t>
      </w:r>
      <w:r w:rsidRPr="00716715">
        <w:t>enabl</w:t>
      </w:r>
      <w:r w:rsidR="00933EC2">
        <w:t>es</w:t>
      </w:r>
      <w:r w:rsidRPr="00716715">
        <w:t xml:space="preserve"> rapid</w:t>
      </w:r>
      <w:r w:rsidR="004F2286">
        <w:t xml:space="preserve"> and simplified</w:t>
      </w:r>
      <w:r w:rsidRPr="00716715">
        <w:t xml:space="preserve"> deployment across multiple constellations and frequency bands. In contrast, FPD requires more than 200 stations, </w:t>
      </w:r>
      <w:r w:rsidR="004A2B6E">
        <w:t xml:space="preserve">and </w:t>
      </w:r>
      <w:r w:rsidR="00883F6E">
        <w:t>the RF-based</w:t>
      </w:r>
      <w:r w:rsidR="00C43CF8">
        <w:t xml:space="preserve"> method</w:t>
      </w:r>
      <w:r w:rsidRPr="00716715">
        <w:t xml:space="preserve"> demands</w:t>
      </w:r>
      <w:r w:rsidR="00F56272">
        <w:t xml:space="preserve"> </w:t>
      </w:r>
      <w:r w:rsidRPr="00716715">
        <w:t>extensive labeled training data</w:t>
      </w:r>
      <w:r w:rsidR="009D0A59">
        <w:t>sets.</w:t>
      </w:r>
      <w:r w:rsidR="00DE5C84">
        <w:t xml:space="preserve"> </w:t>
      </w:r>
      <w:r w:rsidR="00665C28">
        <w:rPr>
          <w:rFonts w:hint="eastAsia"/>
        </w:rPr>
        <w:t>Also</w:t>
      </w:r>
      <w:r w:rsidR="00665C28">
        <w:rPr>
          <w:lang w:val="en-US"/>
        </w:rPr>
        <w:t xml:space="preserve">, </w:t>
      </w:r>
      <w:r w:rsidRPr="00716715">
        <w:t xml:space="preserve">model-based approaches </w:t>
      </w:r>
      <w:r w:rsidR="009B71CA" w:rsidRPr="009B71CA">
        <w:t>rely on large</w:t>
      </w:r>
      <w:r w:rsidR="009B71CA">
        <w:t xml:space="preserve"> </w:t>
      </w:r>
      <w:r w:rsidRPr="00716715">
        <w:t>prior datasets and specific equipment configurations</w:t>
      </w:r>
      <w:r w:rsidR="0016013F" w:rsidRPr="00CD7DE2">
        <w:t>.</w:t>
      </w:r>
      <w:r w:rsidR="009E7D50">
        <w:t xml:space="preserve"> </w:t>
      </w:r>
      <w:r w:rsidR="002D6C0E" w:rsidRPr="000629BA">
        <w:t>Regarding detection</w:t>
      </w:r>
      <w:r w:rsidR="002D6C0E" w:rsidRPr="00CA6EC8">
        <w:t xml:space="preserve">, </w:t>
      </w:r>
      <w:r w:rsidR="002D6C0E" w:rsidRPr="00CA6EC8">
        <w:rPr>
          <w:rFonts w:hint="eastAsia"/>
        </w:rPr>
        <w:t>A</w:t>
      </w:r>
      <w:r w:rsidR="002D6C0E" w:rsidRPr="00CA6EC8">
        <w:t xml:space="preserve">FPD-DTW shows a 20-fold improvement over FPD </w:t>
      </w:r>
      <w:r w:rsidR="002D6C0E">
        <w:t>since it uses only</w:t>
      </w:r>
      <w:r w:rsidR="002D6C0E">
        <w:rPr>
          <w:rFonts w:hint="eastAsia"/>
        </w:rPr>
        <w:t xml:space="preserve"> </w:t>
      </w:r>
      <w:r w:rsidR="002D6C0E">
        <w:t>a few stations</w:t>
      </w:r>
      <w:r w:rsidR="002D6C0E">
        <w:rPr>
          <w:lang w:val="en-US"/>
        </w:rPr>
        <w:t>’ data</w:t>
      </w:r>
      <w:r w:rsidR="002D6C0E" w:rsidRPr="00CA6EC8">
        <w:rPr>
          <w:rFonts w:hint="eastAsia"/>
        </w:rPr>
        <w:t>.</w:t>
      </w:r>
      <w:r w:rsidR="002D6C0E" w:rsidRPr="00CA6EC8">
        <w:t xml:space="preserve"> This acceleration enables rapid post-processing </w:t>
      </w:r>
      <w:r w:rsidR="002D6C0E">
        <w:t xml:space="preserve">and real-time </w:t>
      </w:r>
      <w:r w:rsidR="002D6C0E" w:rsidRPr="00CA6EC8">
        <w:t>detection, which is crucial as the number of stations and satellite constellations grows.</w:t>
      </w:r>
    </w:p>
    <w:p w14:paraId="2FF44282" w14:textId="77777777" w:rsidR="009D3AEF" w:rsidRPr="00067308" w:rsidRDefault="009D3AEF" w:rsidP="00067308">
      <w:pPr>
        <w:pStyle w:val="MainText"/>
        <w:spacing w:line="240" w:lineRule="auto"/>
      </w:pPr>
    </w:p>
    <w:p w14:paraId="53275004" w14:textId="4A4BFAD4"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w:t>
      </w:r>
      <w:r w:rsidR="003F5ACF">
        <w:rPr>
          <w:b w:val="0"/>
          <w:bCs/>
          <w:sz w:val="20"/>
        </w:rPr>
        <w:t>(%)</w:t>
      </w:r>
      <w:r w:rsidR="00101DFC" w:rsidRPr="00F3501A">
        <w:rPr>
          <w:b w:val="0"/>
          <w:bCs/>
          <w:sz w:val="20"/>
        </w:rPr>
        <w:t xml:space="preserve"> of various flex power detection algorithms</w:t>
      </w:r>
      <w:r w:rsidR="00903909" w:rsidRPr="00F3501A">
        <w:rPr>
          <w:b w:val="0"/>
          <w:bCs/>
          <w:sz w:val="20"/>
        </w:rPr>
        <w:fldChar w:fldCharType="begin"/>
      </w:r>
      <w:r w:rsidR="003B6027">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2268"/>
        <w:gridCol w:w="2977"/>
        <w:gridCol w:w="1843"/>
      </w:tblGrid>
      <w:tr w:rsidR="00076EF2" w:rsidRPr="009E3FC8" w14:paraId="7C8ADF4C" w14:textId="77777777" w:rsidTr="00CB5A5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tcPr>
          <w:p w14:paraId="3A1B8E11" w14:textId="06F29E51" w:rsidR="00076EF2" w:rsidRPr="009E3FC8" w:rsidRDefault="00076EF2" w:rsidP="00CB5A50">
            <w:pPr>
              <w:jc w:val="center"/>
              <w:rPr>
                <w:rFonts w:eastAsia="DengXian"/>
                <w:color w:val="000000"/>
                <w:sz w:val="20"/>
              </w:rPr>
            </w:pPr>
            <w:r w:rsidRPr="009E3FC8">
              <w:rPr>
                <w:rFonts w:eastAsia="DengXian"/>
                <w:color w:val="000000"/>
                <w:sz w:val="20"/>
              </w:rPr>
              <w:t>Method</w:t>
            </w:r>
          </w:p>
        </w:tc>
        <w:tc>
          <w:tcPr>
            <w:tcW w:w="850" w:type="dxa"/>
            <w:noWrap/>
            <w:vAlign w:val="center"/>
          </w:tcPr>
          <w:p w14:paraId="4E2605D4" w14:textId="24B03CFA" w:rsidR="00076EF2" w:rsidRPr="009E3FC8"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2268" w:type="dxa"/>
            <w:noWrap/>
            <w:vAlign w:val="center"/>
          </w:tcPr>
          <w:p w14:paraId="23BA862F" w14:textId="18201B77"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977" w:type="dxa"/>
            <w:noWrap/>
            <w:vAlign w:val="center"/>
          </w:tcPr>
          <w:p w14:paraId="45BA8FB1" w14:textId="44618B1A"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 xml:space="preserve">Data </w:t>
            </w:r>
            <w:r w:rsidR="00562C7A">
              <w:rPr>
                <w:rFonts w:eastAsia="DengXian"/>
                <w:color w:val="000000"/>
                <w:sz w:val="20"/>
              </w:rPr>
              <w:t>Requirements</w:t>
            </w:r>
          </w:p>
        </w:tc>
        <w:tc>
          <w:tcPr>
            <w:tcW w:w="1843" w:type="dxa"/>
            <w:noWrap/>
            <w:vAlign w:val="center"/>
          </w:tcPr>
          <w:p w14:paraId="2127523E" w14:textId="46E43451"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Multi-constellation</w:t>
            </w:r>
          </w:p>
        </w:tc>
      </w:tr>
      <w:tr w:rsidR="00076EF2" w:rsidRPr="009E3FC8" w14:paraId="1A04347D"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57511EA5" w14:textId="77777777" w:rsidR="00076EF2" w:rsidRPr="009E3FC8" w:rsidRDefault="00076EF2" w:rsidP="00CB5A50">
            <w:pPr>
              <w:jc w:val="center"/>
              <w:rPr>
                <w:rFonts w:eastAsia="DengXian"/>
                <w:color w:val="000000"/>
                <w:sz w:val="20"/>
              </w:rPr>
            </w:pPr>
            <w:r w:rsidRPr="009E3FC8">
              <w:rPr>
                <w:rFonts w:eastAsia="DengXian"/>
                <w:color w:val="000000"/>
                <w:sz w:val="20"/>
              </w:rPr>
              <w:t>FPD</w:t>
            </w:r>
          </w:p>
        </w:tc>
        <w:tc>
          <w:tcPr>
            <w:tcW w:w="850" w:type="dxa"/>
            <w:noWrap/>
            <w:vAlign w:val="center"/>
            <w:hideMark/>
          </w:tcPr>
          <w:p w14:paraId="5E117F53"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2268" w:type="dxa"/>
            <w:noWrap/>
            <w:vAlign w:val="center"/>
            <w:hideMark/>
          </w:tcPr>
          <w:p w14:paraId="407AE71D" w14:textId="7CBD073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977" w:type="dxa"/>
            <w:noWrap/>
            <w:vAlign w:val="center"/>
            <w:hideMark/>
          </w:tcPr>
          <w:p w14:paraId="460107F2" w14:textId="0151B548"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r w:rsidR="00DB0312">
              <w:rPr>
                <w:rFonts w:eastAsia="DengXian"/>
                <w:color w:val="000000"/>
                <w:sz w:val="20"/>
              </w:rPr>
              <w:t>’ data required</w:t>
            </w:r>
          </w:p>
        </w:tc>
        <w:tc>
          <w:tcPr>
            <w:tcW w:w="1843" w:type="dxa"/>
            <w:noWrap/>
            <w:vAlign w:val="center"/>
            <w:hideMark/>
          </w:tcPr>
          <w:p w14:paraId="309AA289" w14:textId="60C5B98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4D4B0D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E5E4E8B" w14:textId="597835C0" w:rsidR="00076EF2" w:rsidRPr="009E3FC8" w:rsidRDefault="00076EF2" w:rsidP="00CB5A50">
            <w:pPr>
              <w:jc w:val="center"/>
              <w:rPr>
                <w:rFonts w:eastAsia="DengXian"/>
                <w:color w:val="000000"/>
                <w:sz w:val="20"/>
              </w:rPr>
            </w:pPr>
            <w:r>
              <w:rPr>
                <w:rFonts w:eastAsia="DengXian"/>
                <w:color w:val="000000"/>
                <w:sz w:val="20"/>
              </w:rPr>
              <w:lastRenderedPageBreak/>
              <w:t>RF</w:t>
            </w:r>
            <w:r w:rsidRPr="009E3FC8">
              <w:rPr>
                <w:rFonts w:eastAsia="DengXian"/>
                <w:color w:val="000000"/>
                <w:sz w:val="20"/>
              </w:rPr>
              <w:t>-based</w:t>
            </w:r>
          </w:p>
        </w:tc>
        <w:tc>
          <w:tcPr>
            <w:tcW w:w="850" w:type="dxa"/>
            <w:noWrap/>
            <w:vAlign w:val="center"/>
            <w:hideMark/>
          </w:tcPr>
          <w:p w14:paraId="72F7E7A3" w14:textId="77777777"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2268" w:type="dxa"/>
            <w:noWrap/>
            <w:vAlign w:val="center"/>
            <w:hideMark/>
          </w:tcPr>
          <w:p w14:paraId="2495065A" w14:textId="7BC1507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421637F" w14:textId="5DB5012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w:t>
            </w:r>
            <w:r w:rsidR="00056685">
              <w:rPr>
                <w:rFonts w:eastAsia="DengXian" w:hint="eastAsia"/>
                <w:color w:val="000000"/>
                <w:sz w:val="20"/>
              </w:rPr>
              <w:t>s</w:t>
            </w:r>
            <w:r w:rsidRPr="009E3FC8">
              <w:rPr>
                <w:rFonts w:eastAsia="DengXian"/>
                <w:color w:val="000000"/>
                <w:sz w:val="20"/>
              </w:rPr>
              <w:t xml:space="preserve"> </w:t>
            </w:r>
            <w:r w:rsidR="00E71FEC">
              <w:rPr>
                <w:rFonts w:eastAsia="DengXian"/>
                <w:color w:val="000000"/>
                <w:sz w:val="20"/>
                <w:lang w:val="en-US"/>
              </w:rPr>
              <w:t xml:space="preserve">for each station </w:t>
            </w:r>
            <w:r w:rsidR="00056685">
              <w:rPr>
                <w:rFonts w:eastAsia="DengXian"/>
                <w:color w:val="000000"/>
                <w:sz w:val="20"/>
                <w:lang w:val="en-US"/>
              </w:rPr>
              <w:t xml:space="preserve">are </w:t>
            </w:r>
            <w:r w:rsidRPr="009E3FC8">
              <w:rPr>
                <w:rFonts w:eastAsia="DengXian"/>
                <w:color w:val="000000"/>
                <w:sz w:val="20"/>
              </w:rPr>
              <w:t>required</w:t>
            </w:r>
          </w:p>
        </w:tc>
        <w:tc>
          <w:tcPr>
            <w:tcW w:w="1843" w:type="dxa"/>
            <w:noWrap/>
            <w:vAlign w:val="center"/>
            <w:hideMark/>
          </w:tcPr>
          <w:p w14:paraId="0FF2A67A" w14:textId="7328AA0D"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223C588"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3E919FE5" w14:textId="4361850E" w:rsidR="00076EF2" w:rsidRPr="00CF0B05" w:rsidRDefault="00CF0B05" w:rsidP="00CB5A50">
            <w:pPr>
              <w:jc w:val="center"/>
              <w:rPr>
                <w:rFonts w:eastAsia="DengXian"/>
                <w:color w:val="000000"/>
                <w:sz w:val="20"/>
                <w:lang w:val="en-US"/>
              </w:rPr>
            </w:pPr>
            <w:r>
              <w:rPr>
                <w:rFonts w:eastAsia="DengXian"/>
                <w:color w:val="000000"/>
                <w:sz w:val="20"/>
              </w:rPr>
              <w:t>B</w:t>
            </w:r>
            <w:r>
              <w:rPr>
                <w:rFonts w:eastAsia="DengXian" w:hint="eastAsia"/>
                <w:color w:val="000000"/>
                <w:sz w:val="20"/>
              </w:rPr>
              <w:t>ase</w:t>
            </w:r>
            <w:r>
              <w:rPr>
                <w:rFonts w:eastAsia="DengXian"/>
                <w:color w:val="000000"/>
                <w:sz w:val="20"/>
                <w:lang w:val="en-US"/>
              </w:rPr>
              <w:t>line</w:t>
            </w:r>
            <w:r w:rsidR="003B59CD">
              <w:rPr>
                <w:rFonts w:eastAsia="DengXian"/>
                <w:color w:val="000000"/>
                <w:sz w:val="20"/>
                <w:lang w:val="en-US"/>
              </w:rPr>
              <w:t>-</w:t>
            </w:r>
            <w:r>
              <w:rPr>
                <w:rFonts w:eastAsia="DengXian"/>
                <w:color w:val="000000"/>
                <w:sz w:val="20"/>
                <w:lang w:val="en-US"/>
              </w:rPr>
              <w:t>model</w:t>
            </w:r>
            <w:r w:rsidR="009836A9">
              <w:rPr>
                <w:rFonts w:eastAsia="DengXian"/>
                <w:color w:val="000000"/>
                <w:sz w:val="20"/>
                <w:lang w:val="en-US"/>
              </w:rPr>
              <w:t>ing</w:t>
            </w:r>
          </w:p>
        </w:tc>
        <w:tc>
          <w:tcPr>
            <w:tcW w:w="850" w:type="dxa"/>
            <w:noWrap/>
            <w:vAlign w:val="center"/>
            <w:hideMark/>
          </w:tcPr>
          <w:p w14:paraId="73AFE1F7"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2268" w:type="dxa"/>
            <w:noWrap/>
            <w:vAlign w:val="center"/>
            <w:hideMark/>
          </w:tcPr>
          <w:p w14:paraId="7361C0D5" w14:textId="38405D1A"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82F90FC" w14:textId="7AD544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1843" w:type="dxa"/>
            <w:noWrap/>
            <w:vAlign w:val="center"/>
            <w:hideMark/>
          </w:tcPr>
          <w:p w14:paraId="23D9D2B7" w14:textId="1EE708B9"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335DA52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1A58063" w14:textId="6297A08E" w:rsidR="00076EF2" w:rsidRDefault="00076EF2" w:rsidP="00CB5A50">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076EF2" w:rsidRPr="009E3FC8" w:rsidRDefault="00076EF2" w:rsidP="00CB5A50">
            <w:pPr>
              <w:jc w:val="center"/>
              <w:rPr>
                <w:rFonts w:eastAsia="DengXian"/>
                <w:color w:val="000000"/>
                <w:sz w:val="20"/>
              </w:rPr>
            </w:pPr>
            <w:r w:rsidRPr="009E3FC8">
              <w:rPr>
                <w:rFonts w:eastAsia="DengXian"/>
                <w:color w:val="000000"/>
                <w:sz w:val="20"/>
              </w:rPr>
              <w:t>(Ours)</w:t>
            </w:r>
          </w:p>
        </w:tc>
        <w:tc>
          <w:tcPr>
            <w:tcW w:w="850" w:type="dxa"/>
            <w:noWrap/>
            <w:vAlign w:val="center"/>
            <w:hideMark/>
          </w:tcPr>
          <w:p w14:paraId="01F95209" w14:textId="0D5D6259"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202</w:t>
            </w:r>
            <w:r w:rsidR="000D0808">
              <w:rPr>
                <w:rFonts w:eastAsia="DengXian" w:hint="eastAsia"/>
                <w:b/>
                <w:bCs/>
                <w:color w:val="000000"/>
                <w:sz w:val="20"/>
              </w:rPr>
              <w:t>5</w:t>
            </w:r>
          </w:p>
        </w:tc>
        <w:tc>
          <w:tcPr>
            <w:tcW w:w="2268" w:type="dxa"/>
            <w:noWrap/>
            <w:vAlign w:val="center"/>
            <w:hideMark/>
          </w:tcPr>
          <w:p w14:paraId="1F429C9C" w14:textId="77777777" w:rsidR="00076EF2"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977" w:type="dxa"/>
            <w:noWrap/>
            <w:vAlign w:val="center"/>
            <w:hideMark/>
          </w:tcPr>
          <w:p w14:paraId="3E1FB774" w14:textId="3BD5461A"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8-10</w:t>
            </w:r>
            <w:r w:rsidRPr="009E3FC8">
              <w:rPr>
                <w:rFonts w:eastAsia="DengXian"/>
                <w:b/>
                <w:bCs/>
                <w:color w:val="000000"/>
                <w:sz w:val="20"/>
              </w:rPr>
              <w:t xml:space="preserve"> stations; </w:t>
            </w:r>
            <w:r>
              <w:rPr>
                <w:rFonts w:eastAsia="DengXian"/>
                <w:b/>
                <w:bCs/>
                <w:color w:val="000000"/>
                <w:sz w:val="20"/>
              </w:rPr>
              <w:t xml:space="preserve">No </w:t>
            </w:r>
            <w:r w:rsidR="00AC584C">
              <w:rPr>
                <w:rFonts w:eastAsia="DengXian"/>
                <w:b/>
                <w:bCs/>
                <w:color w:val="000000"/>
                <w:sz w:val="20"/>
              </w:rPr>
              <w:t>histor</w:t>
            </w:r>
            <w:r w:rsidR="006617D4">
              <w:rPr>
                <w:rFonts w:eastAsia="DengXian"/>
                <w:b/>
                <w:bCs/>
                <w:color w:val="000000"/>
                <w:sz w:val="20"/>
              </w:rPr>
              <w:t>ical</w:t>
            </w:r>
            <w:r w:rsidR="00AC584C">
              <w:rPr>
                <w:rFonts w:eastAsia="DengXian"/>
                <w:b/>
                <w:bCs/>
                <w:color w:val="000000"/>
                <w:sz w:val="20"/>
              </w:rPr>
              <w:t xml:space="preserve"> </w:t>
            </w:r>
            <w:r>
              <w:rPr>
                <w:rFonts w:eastAsia="DengXian"/>
                <w:b/>
                <w:bCs/>
                <w:color w:val="000000"/>
                <w:sz w:val="20"/>
              </w:rPr>
              <w:t>data</w:t>
            </w:r>
            <w:r w:rsidR="00AC584C">
              <w:rPr>
                <w:rFonts w:eastAsia="DengXian"/>
                <w:b/>
                <w:bCs/>
                <w:color w:val="000000"/>
                <w:sz w:val="20"/>
              </w:rPr>
              <w:t xml:space="preserve"> </w:t>
            </w:r>
            <w:r>
              <w:rPr>
                <w:rFonts w:eastAsia="DengXian"/>
                <w:b/>
                <w:bCs/>
                <w:color w:val="000000"/>
                <w:sz w:val="20"/>
              </w:rPr>
              <w:t>requirements</w:t>
            </w:r>
          </w:p>
        </w:tc>
        <w:tc>
          <w:tcPr>
            <w:tcW w:w="1843" w:type="dxa"/>
            <w:noWrap/>
            <w:vAlign w:val="center"/>
            <w:hideMark/>
          </w:tcPr>
          <w:p w14:paraId="61CDC06B" w14:textId="05A7778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GPS/BDS</w:t>
            </w:r>
          </w:p>
        </w:tc>
      </w:tr>
    </w:tbl>
    <w:p w14:paraId="3175E781" w14:textId="77777777" w:rsidR="00C33709" w:rsidRDefault="00C33709" w:rsidP="00B712C9">
      <w:pPr>
        <w:pStyle w:val="BodyText"/>
      </w:pPr>
    </w:p>
    <w:p w14:paraId="45F85519" w14:textId="07EED752" w:rsidR="007A3655" w:rsidRPr="00707F11" w:rsidRDefault="000F1A0B" w:rsidP="007A3655">
      <w:pPr>
        <w:pStyle w:val="Caption"/>
        <w:keepNext/>
        <w:rPr>
          <w:rFonts w:hint="eastAsia"/>
          <w:b w:val="0"/>
          <w:bCs/>
          <w:sz w:val="20"/>
          <w:lang w:val="en-US"/>
        </w:rPr>
      </w:pPr>
      <w:bookmarkStart w:id="31"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8</w:t>
      </w:r>
      <w:r w:rsidR="0071060E" w:rsidRPr="004C519C">
        <w:rPr>
          <w:noProof/>
          <w:sz w:val="20"/>
        </w:rPr>
        <w:fldChar w:fldCharType="end"/>
      </w:r>
      <w:bookmarkEnd w:id="31"/>
      <w:r w:rsidR="004B22A0" w:rsidRPr="004C519C">
        <w:rPr>
          <w:sz w:val="20"/>
        </w:rPr>
        <w:t xml:space="preserve"> </w:t>
      </w:r>
      <w:r w:rsidR="000251CB" w:rsidRPr="000251CB">
        <w:rPr>
          <w:b w:val="0"/>
          <w:bCs/>
          <w:sz w:val="20"/>
        </w:rPr>
        <w:t>Overall detection performance of AFPD-DTW across multi-constellation and multi-frequency scenarios</w:t>
      </w:r>
    </w:p>
    <w:tbl>
      <w:tblPr>
        <w:tblStyle w:val="PlainTable2"/>
        <w:tblW w:w="0" w:type="auto"/>
        <w:jc w:val="center"/>
        <w:tblLook w:val="04A0" w:firstRow="1" w:lastRow="0" w:firstColumn="1" w:lastColumn="0" w:noHBand="0" w:noVBand="1"/>
      </w:tblPr>
      <w:tblGrid>
        <w:gridCol w:w="1550"/>
        <w:gridCol w:w="1816"/>
        <w:gridCol w:w="1783"/>
        <w:gridCol w:w="666"/>
        <w:gridCol w:w="666"/>
        <w:gridCol w:w="666"/>
        <w:gridCol w:w="605"/>
      </w:tblGrid>
      <w:tr w:rsidR="00C71245" w:rsidRPr="00C71245" w14:paraId="3C549903" w14:textId="77777777" w:rsidTr="00C71245">
        <w:trPr>
          <w:cnfStyle w:val="100000000000" w:firstRow="1" w:lastRow="0" w:firstColumn="0" w:lastColumn="0" w:oddVBand="0" w:evenVBand="0" w:oddHBand="0"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7AE137A" w14:textId="77777777" w:rsidR="00C71245" w:rsidRPr="00C71245" w:rsidRDefault="00C71245" w:rsidP="00C71245">
            <w:pPr>
              <w:jc w:val="center"/>
              <w:rPr>
                <w:b/>
                <w:bCs/>
                <w:color w:val="000000"/>
                <w:sz w:val="20"/>
                <w:szCs w:val="20"/>
              </w:rPr>
            </w:pPr>
            <w:r w:rsidRPr="00C71245">
              <w:rPr>
                <w:b/>
                <w:bCs/>
                <w:color w:val="000000"/>
                <w:sz w:val="20"/>
                <w:szCs w:val="20"/>
              </w:rPr>
              <w:t>Scenario</w:t>
            </w:r>
          </w:p>
        </w:tc>
        <w:tc>
          <w:tcPr>
            <w:tcW w:w="0" w:type="auto"/>
            <w:noWrap/>
            <w:vAlign w:val="center"/>
            <w:hideMark/>
          </w:tcPr>
          <w:p w14:paraId="6C2E3883" w14:textId="2C62496D" w:rsidR="00C71245" w:rsidRPr="00C71245" w:rsidRDefault="004F6D76" w:rsidP="00C71245">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lang w:val="en-US"/>
              </w:rPr>
              <w:t>Constellation</w:t>
            </w:r>
            <w:r w:rsidR="00C71245" w:rsidRPr="00C71245">
              <w:rPr>
                <w:b/>
                <w:bCs/>
                <w:color w:val="000000"/>
                <w:sz w:val="20"/>
                <w:szCs w:val="20"/>
              </w:rPr>
              <w:t>/Freq</w:t>
            </w:r>
          </w:p>
        </w:tc>
        <w:tc>
          <w:tcPr>
            <w:tcW w:w="0" w:type="auto"/>
            <w:noWrap/>
            <w:vAlign w:val="center"/>
            <w:hideMark/>
          </w:tcPr>
          <w:p w14:paraId="443AE9E8"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C71245">
              <w:rPr>
                <w:b/>
                <w:bCs/>
                <w:color w:val="000000"/>
                <w:sz w:val="20"/>
                <w:szCs w:val="20"/>
              </w:rPr>
              <w:t>Time range</w:t>
            </w:r>
          </w:p>
        </w:tc>
        <w:tc>
          <w:tcPr>
            <w:tcW w:w="0" w:type="auto"/>
            <w:noWrap/>
            <w:vAlign w:val="center"/>
            <w:hideMark/>
          </w:tcPr>
          <w:p w14:paraId="232C4DE9"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C71245">
              <w:rPr>
                <w:b/>
                <w:bCs/>
                <w:color w:val="000000"/>
                <w:sz w:val="20"/>
                <w:szCs w:val="20"/>
              </w:rPr>
              <w:t>Acc</w:t>
            </w:r>
          </w:p>
        </w:tc>
        <w:tc>
          <w:tcPr>
            <w:tcW w:w="0" w:type="auto"/>
            <w:noWrap/>
            <w:vAlign w:val="center"/>
            <w:hideMark/>
          </w:tcPr>
          <w:p w14:paraId="75B5BB4F"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C71245">
              <w:rPr>
                <w:b/>
                <w:bCs/>
                <w:color w:val="000000"/>
                <w:sz w:val="20"/>
                <w:szCs w:val="20"/>
              </w:rPr>
              <w:t>Prec</w:t>
            </w:r>
          </w:p>
        </w:tc>
        <w:tc>
          <w:tcPr>
            <w:tcW w:w="0" w:type="auto"/>
            <w:noWrap/>
            <w:vAlign w:val="center"/>
            <w:hideMark/>
          </w:tcPr>
          <w:p w14:paraId="57DFB378"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C71245">
              <w:rPr>
                <w:b/>
                <w:bCs/>
                <w:color w:val="000000"/>
                <w:sz w:val="20"/>
                <w:szCs w:val="20"/>
              </w:rPr>
              <w:t>TPR</w:t>
            </w:r>
          </w:p>
        </w:tc>
        <w:tc>
          <w:tcPr>
            <w:tcW w:w="0" w:type="auto"/>
            <w:noWrap/>
            <w:vAlign w:val="center"/>
            <w:hideMark/>
          </w:tcPr>
          <w:p w14:paraId="3BF4E07B"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C71245">
              <w:rPr>
                <w:b/>
                <w:bCs/>
                <w:color w:val="000000"/>
                <w:sz w:val="20"/>
                <w:szCs w:val="20"/>
              </w:rPr>
              <w:t>FPR</w:t>
            </w:r>
          </w:p>
        </w:tc>
      </w:tr>
      <w:tr w:rsidR="004140CE" w:rsidRPr="00C71245" w14:paraId="59386A70" w14:textId="77777777" w:rsidTr="00C71245">
        <w:trPr>
          <w:cnfStyle w:val="000000100000" w:firstRow="0" w:lastRow="0" w:firstColumn="0" w:lastColumn="0" w:oddVBand="0" w:evenVBand="0" w:oddHBand="1"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47EE920" w14:textId="77777777" w:rsidR="00C71245" w:rsidRPr="00C71245" w:rsidRDefault="00C71245" w:rsidP="00C71245">
            <w:pPr>
              <w:jc w:val="center"/>
              <w:rPr>
                <w:b/>
                <w:bCs/>
                <w:color w:val="000000"/>
                <w:sz w:val="20"/>
                <w:szCs w:val="20"/>
              </w:rPr>
            </w:pPr>
            <w:r w:rsidRPr="00C71245">
              <w:rPr>
                <w:b/>
                <w:bCs/>
                <w:color w:val="000000"/>
                <w:sz w:val="20"/>
                <w:szCs w:val="20"/>
              </w:rPr>
              <w:t>Post-processing</w:t>
            </w:r>
          </w:p>
        </w:tc>
        <w:tc>
          <w:tcPr>
            <w:tcW w:w="0" w:type="auto"/>
            <w:noWrap/>
            <w:vAlign w:val="center"/>
            <w:hideMark/>
          </w:tcPr>
          <w:p w14:paraId="63C22CB7"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GPS S2W</w:t>
            </w:r>
          </w:p>
        </w:tc>
        <w:tc>
          <w:tcPr>
            <w:tcW w:w="0" w:type="auto"/>
            <w:noWrap/>
            <w:vAlign w:val="center"/>
            <w:hideMark/>
          </w:tcPr>
          <w:p w14:paraId="2B3A5C3F" w14:textId="5F4F13F5" w:rsidR="00C71245" w:rsidRPr="00C71245" w:rsidRDefault="004140CE"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Jan </w:t>
            </w:r>
            <w:r w:rsidR="00C71245" w:rsidRPr="00C71245">
              <w:rPr>
                <w:sz w:val="20"/>
                <w:szCs w:val="20"/>
              </w:rPr>
              <w:t>2020-</w:t>
            </w:r>
            <w:r w:rsidR="00AA12F0">
              <w:rPr>
                <w:sz w:val="20"/>
                <w:szCs w:val="20"/>
              </w:rPr>
              <w:t xml:space="preserve">July </w:t>
            </w:r>
            <w:r w:rsidR="00C71245" w:rsidRPr="00C71245">
              <w:rPr>
                <w:sz w:val="20"/>
                <w:szCs w:val="20"/>
              </w:rPr>
              <w:t>2025</w:t>
            </w:r>
          </w:p>
        </w:tc>
        <w:tc>
          <w:tcPr>
            <w:tcW w:w="0" w:type="auto"/>
            <w:noWrap/>
            <w:vAlign w:val="center"/>
            <w:hideMark/>
          </w:tcPr>
          <w:p w14:paraId="78F1A8B6" w14:textId="79D6923B"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rFonts w:hint="eastAsia"/>
                <w:color w:val="24292E"/>
                <w:sz w:val="20"/>
                <w:szCs w:val="20"/>
              </w:rPr>
            </w:pPr>
            <w:r w:rsidRPr="00C71245">
              <w:rPr>
                <w:color w:val="24292E"/>
                <w:sz w:val="20"/>
                <w:szCs w:val="20"/>
              </w:rPr>
              <w:t>99.</w:t>
            </w:r>
            <w:r w:rsidR="00A13DAD">
              <w:rPr>
                <w:rFonts w:hint="eastAsia"/>
                <w:color w:val="24292E"/>
                <w:sz w:val="20"/>
                <w:szCs w:val="20"/>
              </w:rPr>
              <w:t>91</w:t>
            </w:r>
          </w:p>
        </w:tc>
        <w:tc>
          <w:tcPr>
            <w:tcW w:w="0" w:type="auto"/>
            <w:noWrap/>
            <w:vAlign w:val="center"/>
            <w:hideMark/>
          </w:tcPr>
          <w:p w14:paraId="69E2476D" w14:textId="4B5874BA"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rFonts w:hint="eastAsia"/>
                <w:sz w:val="20"/>
                <w:szCs w:val="20"/>
              </w:rPr>
            </w:pPr>
            <w:r w:rsidRPr="00C71245">
              <w:rPr>
                <w:sz w:val="20"/>
                <w:szCs w:val="20"/>
              </w:rPr>
              <w:t>99.</w:t>
            </w:r>
            <w:r w:rsidR="00F04F33">
              <w:rPr>
                <w:rFonts w:hint="eastAsia"/>
                <w:sz w:val="20"/>
                <w:szCs w:val="20"/>
              </w:rPr>
              <w:t>36</w:t>
            </w:r>
          </w:p>
        </w:tc>
        <w:tc>
          <w:tcPr>
            <w:tcW w:w="0" w:type="auto"/>
            <w:noWrap/>
            <w:vAlign w:val="center"/>
            <w:hideMark/>
          </w:tcPr>
          <w:p w14:paraId="28DAFD70" w14:textId="0789D4CA"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rFonts w:hint="eastAsia"/>
                <w:sz w:val="20"/>
                <w:szCs w:val="20"/>
              </w:rPr>
            </w:pPr>
            <w:r w:rsidRPr="00C71245">
              <w:rPr>
                <w:sz w:val="20"/>
                <w:szCs w:val="20"/>
              </w:rPr>
              <w:t>9</w:t>
            </w:r>
            <w:r w:rsidR="00F04F33">
              <w:rPr>
                <w:rFonts w:hint="eastAsia"/>
                <w:sz w:val="20"/>
                <w:szCs w:val="20"/>
              </w:rPr>
              <w:t>9.36</w:t>
            </w:r>
          </w:p>
        </w:tc>
        <w:tc>
          <w:tcPr>
            <w:tcW w:w="0" w:type="auto"/>
            <w:noWrap/>
            <w:vAlign w:val="center"/>
            <w:hideMark/>
          </w:tcPr>
          <w:p w14:paraId="7439672F" w14:textId="7062D3BB" w:rsidR="00C71245" w:rsidRPr="004979EB" w:rsidRDefault="00C71245" w:rsidP="00C71245">
            <w:pPr>
              <w:jc w:val="center"/>
              <w:cnfStyle w:val="000000100000" w:firstRow="0" w:lastRow="0" w:firstColumn="0" w:lastColumn="0" w:oddVBand="0" w:evenVBand="0" w:oddHBand="1" w:evenHBand="0" w:firstRowFirstColumn="0" w:firstRowLastColumn="0" w:lastRowFirstColumn="0" w:lastRowLastColumn="0"/>
              <w:rPr>
                <w:rFonts w:hint="eastAsia"/>
                <w:sz w:val="20"/>
                <w:szCs w:val="20"/>
                <w:lang w:val="en-US"/>
              </w:rPr>
            </w:pPr>
            <w:r w:rsidRPr="00C71245">
              <w:rPr>
                <w:sz w:val="20"/>
                <w:szCs w:val="20"/>
              </w:rPr>
              <w:t>0.0</w:t>
            </w:r>
            <w:r w:rsidR="00312295">
              <w:rPr>
                <w:rFonts w:hint="eastAsia"/>
                <w:sz w:val="20"/>
                <w:szCs w:val="20"/>
              </w:rPr>
              <w:t>5</w:t>
            </w:r>
          </w:p>
        </w:tc>
      </w:tr>
      <w:tr w:rsidR="00C71245" w:rsidRPr="00C71245" w14:paraId="27C1E7F2" w14:textId="77777777" w:rsidTr="00C71245">
        <w:trPr>
          <w:trHeight w:val="54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45827F9" w14:textId="77777777" w:rsidR="00C71245" w:rsidRPr="00C71245" w:rsidRDefault="00C71245" w:rsidP="00C71245">
            <w:pPr>
              <w:jc w:val="center"/>
              <w:rPr>
                <w:b/>
                <w:bCs/>
                <w:color w:val="000000"/>
                <w:sz w:val="20"/>
                <w:szCs w:val="20"/>
              </w:rPr>
            </w:pPr>
          </w:p>
        </w:tc>
        <w:tc>
          <w:tcPr>
            <w:tcW w:w="0" w:type="auto"/>
            <w:noWrap/>
            <w:vAlign w:val="center"/>
            <w:hideMark/>
          </w:tcPr>
          <w:p w14:paraId="25025AC5"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BDS S6I</w:t>
            </w:r>
          </w:p>
        </w:tc>
        <w:tc>
          <w:tcPr>
            <w:tcW w:w="0" w:type="auto"/>
            <w:noWrap/>
            <w:vAlign w:val="center"/>
            <w:hideMark/>
          </w:tcPr>
          <w:p w14:paraId="6660ECD7" w14:textId="2EFAB67A" w:rsidR="00C71245" w:rsidRPr="00AA12F0" w:rsidRDefault="004140CE"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Pr>
                <w:color w:val="000000"/>
                <w:sz w:val="20"/>
                <w:szCs w:val="20"/>
              </w:rPr>
              <w:t xml:space="preserve">Jan </w:t>
            </w:r>
            <w:r w:rsidR="00C71245" w:rsidRPr="00C71245">
              <w:rPr>
                <w:color w:val="000000"/>
                <w:sz w:val="20"/>
                <w:szCs w:val="20"/>
              </w:rPr>
              <w:t>2023-</w:t>
            </w:r>
            <w:r w:rsidR="00AA12F0">
              <w:rPr>
                <w:color w:val="000000"/>
                <w:sz w:val="20"/>
                <w:szCs w:val="20"/>
              </w:rPr>
              <w:t xml:space="preserve">July </w:t>
            </w:r>
            <w:r w:rsidR="00C71245" w:rsidRPr="00C71245">
              <w:rPr>
                <w:color w:val="000000"/>
                <w:sz w:val="20"/>
                <w:szCs w:val="20"/>
              </w:rPr>
              <w:t>2025</w:t>
            </w:r>
          </w:p>
        </w:tc>
        <w:tc>
          <w:tcPr>
            <w:tcW w:w="0" w:type="auto"/>
            <w:noWrap/>
            <w:vAlign w:val="center"/>
            <w:hideMark/>
          </w:tcPr>
          <w:p w14:paraId="2F6AD391" w14:textId="2CD5B759" w:rsidR="00C71245" w:rsidRPr="00C71245" w:rsidRDefault="00D500CD" w:rsidP="00C71245">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rFonts w:hint="eastAsia"/>
                <w:color w:val="000000"/>
                <w:sz w:val="20"/>
                <w:szCs w:val="20"/>
              </w:rPr>
              <w:t>100</w:t>
            </w:r>
          </w:p>
        </w:tc>
        <w:tc>
          <w:tcPr>
            <w:tcW w:w="0" w:type="auto"/>
            <w:noWrap/>
            <w:vAlign w:val="center"/>
            <w:hideMark/>
          </w:tcPr>
          <w:p w14:paraId="304324E3" w14:textId="26685CCA" w:rsidR="00C71245" w:rsidRPr="00C71245" w:rsidRDefault="00D500CD" w:rsidP="00C71245">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rFonts w:hint="eastAsia"/>
                <w:color w:val="000000"/>
                <w:sz w:val="20"/>
                <w:szCs w:val="20"/>
              </w:rPr>
              <w:t>100</w:t>
            </w:r>
          </w:p>
        </w:tc>
        <w:tc>
          <w:tcPr>
            <w:tcW w:w="0" w:type="auto"/>
            <w:noWrap/>
            <w:vAlign w:val="center"/>
            <w:hideMark/>
          </w:tcPr>
          <w:p w14:paraId="1AEAEFAF" w14:textId="6A94DE7A" w:rsidR="00C71245" w:rsidRPr="00C71245" w:rsidRDefault="00D500CD" w:rsidP="00C71245">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rFonts w:hint="eastAsia"/>
                <w:color w:val="000000"/>
                <w:sz w:val="20"/>
                <w:szCs w:val="20"/>
              </w:rPr>
              <w:t>100</w:t>
            </w:r>
          </w:p>
        </w:tc>
        <w:tc>
          <w:tcPr>
            <w:tcW w:w="0" w:type="auto"/>
            <w:noWrap/>
            <w:vAlign w:val="center"/>
            <w:hideMark/>
          </w:tcPr>
          <w:p w14:paraId="41F9D089" w14:textId="297D422B"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sidRPr="00C71245">
              <w:rPr>
                <w:color w:val="000000"/>
                <w:sz w:val="20"/>
                <w:szCs w:val="20"/>
              </w:rPr>
              <w:t>0</w:t>
            </w:r>
          </w:p>
        </w:tc>
      </w:tr>
      <w:tr w:rsidR="004140CE" w:rsidRPr="00C71245" w14:paraId="3938B330" w14:textId="77777777" w:rsidTr="00C71245">
        <w:trPr>
          <w:cnfStyle w:val="000000100000" w:firstRow="0" w:lastRow="0" w:firstColumn="0" w:lastColumn="0" w:oddVBand="0" w:evenVBand="0" w:oddHBand="1"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EBF007" w14:textId="77777777" w:rsidR="00C71245" w:rsidRPr="00C71245" w:rsidRDefault="00C71245" w:rsidP="00C71245">
            <w:pPr>
              <w:jc w:val="center"/>
              <w:rPr>
                <w:b/>
                <w:bCs/>
                <w:color w:val="000000"/>
                <w:sz w:val="20"/>
                <w:szCs w:val="20"/>
              </w:rPr>
            </w:pPr>
          </w:p>
        </w:tc>
        <w:tc>
          <w:tcPr>
            <w:tcW w:w="0" w:type="auto"/>
            <w:noWrap/>
            <w:vAlign w:val="center"/>
            <w:hideMark/>
          </w:tcPr>
          <w:p w14:paraId="7A641076"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Total</w:t>
            </w:r>
          </w:p>
        </w:tc>
        <w:tc>
          <w:tcPr>
            <w:tcW w:w="0" w:type="auto"/>
            <w:noWrap/>
            <w:vAlign w:val="center"/>
            <w:hideMark/>
          </w:tcPr>
          <w:p w14:paraId="6BD8697D"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noWrap/>
            <w:vAlign w:val="center"/>
            <w:hideMark/>
          </w:tcPr>
          <w:p w14:paraId="6853CC88" w14:textId="14F83F8A"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sidRPr="00C71245">
              <w:rPr>
                <w:color w:val="000000"/>
                <w:sz w:val="20"/>
                <w:szCs w:val="20"/>
              </w:rPr>
              <w:t>99.</w:t>
            </w:r>
            <w:r w:rsidR="00B11BB1">
              <w:rPr>
                <w:rFonts w:hint="eastAsia"/>
                <w:color w:val="000000"/>
                <w:sz w:val="20"/>
                <w:szCs w:val="20"/>
              </w:rPr>
              <w:t>94</w:t>
            </w:r>
          </w:p>
        </w:tc>
        <w:tc>
          <w:tcPr>
            <w:tcW w:w="0" w:type="auto"/>
            <w:noWrap/>
            <w:vAlign w:val="center"/>
            <w:hideMark/>
          </w:tcPr>
          <w:p w14:paraId="71DA5B70" w14:textId="505C7D01"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sidRPr="00C71245">
              <w:rPr>
                <w:color w:val="000000"/>
                <w:sz w:val="20"/>
                <w:szCs w:val="20"/>
              </w:rPr>
              <w:t>99.</w:t>
            </w:r>
            <w:r w:rsidR="002A1042">
              <w:rPr>
                <w:rFonts w:hint="eastAsia"/>
                <w:color w:val="000000"/>
                <w:sz w:val="20"/>
                <w:szCs w:val="20"/>
              </w:rPr>
              <w:t>4</w:t>
            </w:r>
          </w:p>
        </w:tc>
        <w:tc>
          <w:tcPr>
            <w:tcW w:w="0" w:type="auto"/>
            <w:noWrap/>
            <w:vAlign w:val="center"/>
            <w:hideMark/>
          </w:tcPr>
          <w:p w14:paraId="60F2D651" w14:textId="2E373E8C"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sidRPr="00C71245">
              <w:rPr>
                <w:color w:val="000000"/>
                <w:sz w:val="20"/>
                <w:szCs w:val="20"/>
              </w:rPr>
              <w:t>9</w:t>
            </w:r>
            <w:r w:rsidR="0012417A">
              <w:rPr>
                <w:rFonts w:hint="eastAsia"/>
                <w:color w:val="000000"/>
                <w:sz w:val="20"/>
                <w:szCs w:val="20"/>
              </w:rPr>
              <w:t>9.4</w:t>
            </w:r>
          </w:p>
        </w:tc>
        <w:tc>
          <w:tcPr>
            <w:tcW w:w="0" w:type="auto"/>
            <w:noWrap/>
            <w:vAlign w:val="center"/>
            <w:hideMark/>
          </w:tcPr>
          <w:p w14:paraId="5F14BA37" w14:textId="3C03EAD8"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sidRPr="00C71245">
              <w:rPr>
                <w:color w:val="000000"/>
                <w:sz w:val="20"/>
                <w:szCs w:val="20"/>
              </w:rPr>
              <w:t>0.0</w:t>
            </w:r>
            <w:r w:rsidR="004468FE">
              <w:rPr>
                <w:rFonts w:hint="eastAsia"/>
                <w:color w:val="000000"/>
                <w:sz w:val="20"/>
                <w:szCs w:val="20"/>
              </w:rPr>
              <w:t>3</w:t>
            </w:r>
          </w:p>
        </w:tc>
      </w:tr>
      <w:tr w:rsidR="00C71245" w:rsidRPr="00C71245" w14:paraId="1754F64D" w14:textId="77777777" w:rsidTr="00C71245">
        <w:trPr>
          <w:trHeight w:val="54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F3EFECB" w14:textId="77777777" w:rsidR="00C71245" w:rsidRPr="00C71245" w:rsidRDefault="00C71245" w:rsidP="00C71245">
            <w:pPr>
              <w:jc w:val="center"/>
              <w:rPr>
                <w:b/>
                <w:bCs/>
                <w:color w:val="000000"/>
                <w:sz w:val="20"/>
                <w:szCs w:val="20"/>
              </w:rPr>
            </w:pPr>
            <w:r w:rsidRPr="00C71245">
              <w:rPr>
                <w:b/>
                <w:bCs/>
                <w:color w:val="000000"/>
                <w:sz w:val="20"/>
                <w:szCs w:val="20"/>
              </w:rPr>
              <w:t>Real-time</w:t>
            </w:r>
          </w:p>
        </w:tc>
        <w:tc>
          <w:tcPr>
            <w:tcW w:w="0" w:type="auto"/>
            <w:noWrap/>
            <w:vAlign w:val="center"/>
            <w:hideMark/>
          </w:tcPr>
          <w:p w14:paraId="3EC1A117"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GPS S2W</w:t>
            </w:r>
          </w:p>
        </w:tc>
        <w:tc>
          <w:tcPr>
            <w:tcW w:w="0" w:type="auto"/>
            <w:noWrap/>
            <w:vAlign w:val="center"/>
            <w:hideMark/>
          </w:tcPr>
          <w:p w14:paraId="254DC60D"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June 1–7, 2024</w:t>
            </w:r>
          </w:p>
        </w:tc>
        <w:tc>
          <w:tcPr>
            <w:tcW w:w="0" w:type="auto"/>
            <w:noWrap/>
            <w:vAlign w:val="center"/>
            <w:hideMark/>
          </w:tcPr>
          <w:p w14:paraId="33B39A45"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88</w:t>
            </w:r>
          </w:p>
        </w:tc>
        <w:tc>
          <w:tcPr>
            <w:tcW w:w="0" w:type="auto"/>
            <w:noWrap/>
            <w:vAlign w:val="center"/>
            <w:hideMark/>
          </w:tcPr>
          <w:p w14:paraId="0C320FBA"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98</w:t>
            </w:r>
          </w:p>
        </w:tc>
        <w:tc>
          <w:tcPr>
            <w:tcW w:w="0" w:type="auto"/>
            <w:noWrap/>
            <w:vAlign w:val="center"/>
            <w:hideMark/>
          </w:tcPr>
          <w:p w14:paraId="7792110F"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86</w:t>
            </w:r>
          </w:p>
        </w:tc>
        <w:tc>
          <w:tcPr>
            <w:tcW w:w="0" w:type="auto"/>
            <w:noWrap/>
            <w:vAlign w:val="center"/>
            <w:hideMark/>
          </w:tcPr>
          <w:p w14:paraId="39A55905"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0.05</w:t>
            </w:r>
          </w:p>
        </w:tc>
      </w:tr>
      <w:tr w:rsidR="004140CE" w:rsidRPr="00C71245" w14:paraId="493E2B75" w14:textId="77777777" w:rsidTr="00C71245">
        <w:trPr>
          <w:cnfStyle w:val="000000100000" w:firstRow="0" w:lastRow="0" w:firstColumn="0" w:lastColumn="0" w:oddVBand="0" w:evenVBand="0" w:oddHBand="1"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179A783" w14:textId="77777777" w:rsidR="00C71245" w:rsidRPr="00C71245" w:rsidRDefault="00C71245" w:rsidP="00C71245">
            <w:pPr>
              <w:jc w:val="center"/>
              <w:rPr>
                <w:b/>
                <w:bCs/>
                <w:color w:val="000000"/>
                <w:sz w:val="20"/>
                <w:szCs w:val="20"/>
              </w:rPr>
            </w:pPr>
          </w:p>
        </w:tc>
        <w:tc>
          <w:tcPr>
            <w:tcW w:w="0" w:type="auto"/>
            <w:noWrap/>
            <w:vAlign w:val="center"/>
            <w:hideMark/>
          </w:tcPr>
          <w:p w14:paraId="231C27A1"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BDS S6I</w:t>
            </w:r>
          </w:p>
        </w:tc>
        <w:tc>
          <w:tcPr>
            <w:tcW w:w="0" w:type="auto"/>
            <w:noWrap/>
            <w:vAlign w:val="center"/>
            <w:hideMark/>
          </w:tcPr>
          <w:p w14:paraId="0A291991"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Sept 23-30, 2024</w:t>
            </w:r>
          </w:p>
        </w:tc>
        <w:tc>
          <w:tcPr>
            <w:tcW w:w="0" w:type="auto"/>
            <w:noWrap/>
            <w:vAlign w:val="center"/>
            <w:hideMark/>
          </w:tcPr>
          <w:p w14:paraId="65C68D7D"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9.91</w:t>
            </w:r>
          </w:p>
        </w:tc>
        <w:tc>
          <w:tcPr>
            <w:tcW w:w="0" w:type="auto"/>
            <w:noWrap/>
            <w:vAlign w:val="center"/>
            <w:hideMark/>
          </w:tcPr>
          <w:p w14:paraId="0D2EEEFF"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9.99</w:t>
            </w:r>
          </w:p>
        </w:tc>
        <w:tc>
          <w:tcPr>
            <w:tcW w:w="0" w:type="auto"/>
            <w:noWrap/>
            <w:vAlign w:val="center"/>
            <w:hideMark/>
          </w:tcPr>
          <w:p w14:paraId="5C936668"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9.88</w:t>
            </w:r>
          </w:p>
        </w:tc>
        <w:tc>
          <w:tcPr>
            <w:tcW w:w="0" w:type="auto"/>
            <w:noWrap/>
            <w:vAlign w:val="center"/>
            <w:hideMark/>
          </w:tcPr>
          <w:p w14:paraId="1DCC7F59"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0.04</w:t>
            </w:r>
          </w:p>
        </w:tc>
      </w:tr>
      <w:tr w:rsidR="00C71245" w:rsidRPr="00C71245" w14:paraId="31698C86" w14:textId="77777777" w:rsidTr="00C71245">
        <w:trPr>
          <w:trHeight w:val="54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1161532" w14:textId="77777777" w:rsidR="00C71245" w:rsidRPr="00C71245" w:rsidRDefault="00C71245" w:rsidP="00C71245">
            <w:pPr>
              <w:jc w:val="center"/>
              <w:rPr>
                <w:b/>
                <w:bCs/>
                <w:color w:val="000000"/>
                <w:sz w:val="20"/>
                <w:szCs w:val="20"/>
              </w:rPr>
            </w:pPr>
          </w:p>
        </w:tc>
        <w:tc>
          <w:tcPr>
            <w:tcW w:w="0" w:type="auto"/>
            <w:noWrap/>
            <w:vAlign w:val="center"/>
            <w:hideMark/>
          </w:tcPr>
          <w:p w14:paraId="77381C5E"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Total</w:t>
            </w:r>
          </w:p>
        </w:tc>
        <w:tc>
          <w:tcPr>
            <w:tcW w:w="0" w:type="auto"/>
            <w:noWrap/>
            <w:vAlign w:val="center"/>
            <w:hideMark/>
          </w:tcPr>
          <w:p w14:paraId="3EA53012"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0" w:type="auto"/>
            <w:noWrap/>
            <w:vAlign w:val="center"/>
            <w:hideMark/>
          </w:tcPr>
          <w:p w14:paraId="6231E7FF"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89</w:t>
            </w:r>
          </w:p>
        </w:tc>
        <w:tc>
          <w:tcPr>
            <w:tcW w:w="0" w:type="auto"/>
            <w:noWrap/>
            <w:vAlign w:val="center"/>
            <w:hideMark/>
          </w:tcPr>
          <w:p w14:paraId="2F9E0A17"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98</w:t>
            </w:r>
          </w:p>
        </w:tc>
        <w:tc>
          <w:tcPr>
            <w:tcW w:w="0" w:type="auto"/>
            <w:noWrap/>
            <w:vAlign w:val="center"/>
            <w:hideMark/>
          </w:tcPr>
          <w:p w14:paraId="5CF5CFC6"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87</w:t>
            </w:r>
          </w:p>
        </w:tc>
        <w:tc>
          <w:tcPr>
            <w:tcW w:w="0" w:type="auto"/>
            <w:noWrap/>
            <w:vAlign w:val="center"/>
            <w:hideMark/>
          </w:tcPr>
          <w:p w14:paraId="5D30BA57"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0.04</w:t>
            </w:r>
          </w:p>
        </w:tc>
      </w:tr>
    </w:tbl>
    <w:p w14:paraId="6285008F" w14:textId="77777777" w:rsidR="007A3655" w:rsidRPr="007A3655" w:rsidRDefault="007A3655" w:rsidP="007A3655">
      <w:pPr>
        <w:rPr>
          <w:rFonts w:hint="eastAsia"/>
        </w:rPr>
      </w:pPr>
    </w:p>
    <w:p w14:paraId="3158F67E" w14:textId="74EFE32A" w:rsidR="00C02A2F" w:rsidRPr="00CA6EC8" w:rsidRDefault="00B2362E" w:rsidP="00CA6EC8">
      <w:pPr>
        <w:pStyle w:val="MainText"/>
      </w:pPr>
      <w:bookmarkStart w:id="32" w:name="conclusion"/>
      <w:r w:rsidRPr="00CA6EC8">
        <w:t xml:space="preserve">In summary, </w:t>
      </w:r>
      <w:r w:rsidR="00996E6C">
        <w:t>b</w:t>
      </w:r>
      <w:r w:rsidR="00996E6C" w:rsidRPr="00CA6EC8">
        <w:t xml:space="preserve">y leveraging satellite </w:t>
      </w:r>
      <w:r w:rsidR="00996E6C">
        <w:t xml:space="preserve">diurnal </w:t>
      </w:r>
      <w:r w:rsidR="00996E6C" w:rsidRPr="00CA6EC8">
        <w:t xml:space="preserve">C/N0 </w:t>
      </w:r>
      <w:r w:rsidR="00996E6C">
        <w:t>difference</w:t>
      </w:r>
      <w:r w:rsidR="00996E6C" w:rsidRPr="00CA6EC8">
        <w:t xml:space="preserve"> and using DTW to correct period mismatches, </w:t>
      </w:r>
      <w:r w:rsidR="0097740A">
        <w:t>AFPD</w:t>
      </w:r>
      <w:r w:rsidR="0097740A">
        <w:rPr>
          <w:rFonts w:hint="eastAsia"/>
        </w:rPr>
        <w:t>-DTW</w:t>
      </w:r>
      <w:r w:rsidR="00996E6C" w:rsidRPr="00CA6EC8">
        <w:t xml:space="preserve"> achieves efficient and reliable flex power detection</w:t>
      </w:r>
      <w:r w:rsidR="00383BC0">
        <w:t xml:space="preserve">. It </w:t>
      </w:r>
      <w:r w:rsidRPr="00CA6EC8">
        <w:t>significantly improves speed while maintaining high accuracy in both real-time and post-processing detection, with minimal data requirements</w:t>
      </w:r>
      <w:r w:rsidR="00B056F5">
        <w:t xml:space="preserve"> and </w:t>
      </w:r>
      <w:r w:rsidR="00601649">
        <w:t>without</w:t>
      </w:r>
      <w:r w:rsidR="000D3720">
        <w:t xml:space="preserve"> any</w:t>
      </w:r>
      <w:r w:rsidR="00B056F5">
        <w:t xml:space="preserve"> pre-train</w:t>
      </w:r>
      <w:r w:rsidR="005B3380">
        <w:t>ed</w:t>
      </w:r>
      <w:r w:rsidR="00B056F5">
        <w:t xml:space="preserve"> baseline model</w:t>
      </w:r>
      <w:r w:rsidRPr="00CA6EC8">
        <w:t xml:space="preserve">. </w:t>
      </w:r>
    </w:p>
    <w:p w14:paraId="2A9746A4" w14:textId="20427A42" w:rsidR="00A12AE7" w:rsidRPr="004C519C" w:rsidRDefault="00A12AE7" w:rsidP="00D2221D">
      <w:pPr>
        <w:pStyle w:val="Heading1"/>
      </w:pPr>
      <w:r w:rsidRPr="004C519C">
        <w:t>Conclusion</w:t>
      </w:r>
      <w:bookmarkEnd w:id="32"/>
      <w:r w:rsidR="00C2379A" w:rsidRPr="004C519C">
        <w:t>s</w:t>
      </w:r>
    </w:p>
    <w:p w14:paraId="01102C55" w14:textId="0C33FCBF" w:rsidR="00542AEB" w:rsidRDefault="00B01BD0" w:rsidP="00CA6EC8">
      <w:pPr>
        <w:pStyle w:val="MainText"/>
        <w:ind w:firstLine="0"/>
      </w:pPr>
      <w:r w:rsidRPr="00B01BD0">
        <w:t>By leveraging the repeatability of satellite C/N₀ diurnal patterns and employing the DTW algorithm, AFPD-DTW demonstrates robust detection capability for both step</w:t>
      </w:r>
      <w:r>
        <w:rPr>
          <w:rFonts w:hint="eastAsia"/>
        </w:rPr>
        <w:t xml:space="preserve"> </w:t>
      </w:r>
      <w:r w:rsidRPr="00B01BD0">
        <w:t>lift and overall</w:t>
      </w:r>
      <w:r>
        <w:rPr>
          <w:rFonts w:hint="eastAsia"/>
        </w:rPr>
        <w:t xml:space="preserve"> </w:t>
      </w:r>
      <w:r w:rsidRPr="00B01BD0">
        <w:t>lift patterns, while maintaining reliable performance even under significant noise.</w:t>
      </w:r>
      <w:r w:rsidR="00542AEB">
        <w:rPr>
          <w:rFonts w:hint="eastAsia"/>
        </w:rPr>
        <w:t xml:space="preserve"> </w:t>
      </w:r>
      <w:r w:rsidR="00D911D9" w:rsidRPr="00D911D9">
        <w:t>As a result, it can successfully detect events that were overlooked by previous methods.</w:t>
      </w:r>
    </w:p>
    <w:p w14:paraId="36645C83" w14:textId="052E8D3D" w:rsidR="00B01BD0" w:rsidRDefault="00542AEB" w:rsidP="00E0103B">
      <w:pPr>
        <w:pStyle w:val="MainText"/>
        <w:rPr>
          <w:rFonts w:hint="eastAsia"/>
        </w:rPr>
      </w:pPr>
      <w:r w:rsidRPr="00542AEB">
        <w:t xml:space="preserve">The performance of AFPD-DTW was validated through post-processing, real-time detection, and multi-constellation/multi-frequency evaluation. Using datasets from 2020–2025, we provided comprehensive detection results for both GPS and BDS signals. The results revealed that during flex power activation, GPS Block IIR-M and IIF satellites exhibited power transitions on S1W and S2W, while BDS-2 satellites showed transitions only </w:t>
      </w:r>
      <w:r w:rsidRPr="00542AEB">
        <w:lastRenderedPageBreak/>
        <w:t>on S6I. Moreover, BDS-2 satellites displayed power decreases upon entering the activation region</w:t>
      </w:r>
      <w:r w:rsidR="00B67B63">
        <w:rPr>
          <w:rFonts w:ascii="SimSun" w:eastAsia="SimSun" w:hAnsi="SimSun" w:cs="SimSun"/>
          <w:lang w:val="en-US"/>
        </w:rPr>
        <w:t xml:space="preserve">. </w:t>
      </w:r>
      <w:r w:rsidR="00C569ED" w:rsidRPr="00C569ED">
        <w:t>This may suggest that transmit power was reallocated to other frequency bands.</w:t>
      </w:r>
    </w:p>
    <w:p w14:paraId="764E13B0" w14:textId="5427BB4D" w:rsidR="00E542C7" w:rsidRDefault="00E542C7" w:rsidP="00E0103B">
      <w:pPr>
        <w:pStyle w:val="MainText"/>
      </w:pPr>
      <w:r>
        <w:rPr>
          <w:rFonts w:hint="eastAsia"/>
        </w:rPr>
        <w:t>U</w:t>
      </w:r>
      <w:r w:rsidRPr="00E542C7">
        <w:t xml:space="preserve">nlike differential approaches requiring station-specific baseline models built from historical data, AFPD-DTW requires no prior model training. This property makes it naturally transferable across constellations and frequencies. Furthermore, </w:t>
      </w:r>
      <w:r w:rsidR="00B82F6A">
        <w:t xml:space="preserve">the </w:t>
      </w:r>
      <w:r w:rsidRPr="00E542C7">
        <w:t>AFPD-DTW</w:t>
      </w:r>
      <w:r w:rsidR="00B82F6A">
        <w:t xml:space="preserve"> method</w:t>
      </w:r>
      <w:r w:rsidRPr="00E542C7">
        <w:t xml:space="preserve"> achieves a 20-fold speedup over sliding-window methods, as it relies on only a small number of high-quality stations instead of the hundreds required by previous approaches.</w:t>
      </w:r>
      <w:r w:rsidR="00C4250E">
        <w:rPr>
          <w:rFonts w:hint="eastAsia"/>
        </w:rPr>
        <w:t xml:space="preserve"> </w:t>
      </w:r>
      <w:r w:rsidR="00C16236" w:rsidRPr="00C16236">
        <w:t>Across all three experiments</w:t>
      </w:r>
      <w:r w:rsidR="00C33381">
        <w:rPr>
          <w:rFonts w:ascii="SimSun" w:eastAsia="SimSun" w:hAnsi="SimSun" w:cs="SimSun"/>
          <w:lang w:val="en-US"/>
        </w:rPr>
        <w:t>,</w:t>
      </w:r>
      <w:r w:rsidR="00EF5A2E">
        <w:rPr>
          <w:rFonts w:ascii="SimSun" w:eastAsia="SimSun" w:hAnsi="SimSun" w:cs="SimSun"/>
          <w:lang w:val="en-US"/>
        </w:rPr>
        <w:t xml:space="preserve"> </w:t>
      </w:r>
      <w:r w:rsidR="00F452F2">
        <w:t>it</w:t>
      </w:r>
      <w:r w:rsidR="00C16236" w:rsidRPr="00C16236">
        <w:t xml:space="preserve"> achieved 99.</w:t>
      </w:r>
      <w:r w:rsidR="00A21882">
        <w:t>94</w:t>
      </w:r>
      <w:r w:rsidR="00C16236" w:rsidRPr="00C16236">
        <w:t>% accuracy, 99.</w:t>
      </w:r>
      <w:r w:rsidR="00A21882">
        <w:t>4</w:t>
      </w:r>
      <w:r w:rsidR="00C16236" w:rsidRPr="00C16236">
        <w:t>% precision, and 9</w:t>
      </w:r>
      <w:r w:rsidR="001748AC">
        <w:t>9.4</w:t>
      </w:r>
      <w:r w:rsidR="00C16236" w:rsidRPr="00C16236">
        <w:t>% TPR in post-processing</w:t>
      </w:r>
      <w:r w:rsidR="004D2FCD">
        <w:rPr>
          <w:rFonts w:ascii="SimSun" w:eastAsia="SimSun" w:hAnsi="SimSun" w:cs="SimSun"/>
          <w:lang w:val="en-US"/>
        </w:rPr>
        <w:t>.</w:t>
      </w:r>
      <w:r w:rsidR="004D2FCD" w:rsidRPr="004D2FCD">
        <w:rPr>
          <w:sz w:val="24"/>
        </w:rPr>
        <w:t xml:space="preserve"> </w:t>
      </w:r>
      <w:r w:rsidR="004D2FCD" w:rsidRPr="004D2FCD">
        <w:t>In real-time detection, it further attained 99.89% accuracy, 99.98% precision, and 99.87% TPR.</w:t>
      </w:r>
    </w:p>
    <w:p w14:paraId="226DF166" w14:textId="00AFC080" w:rsidR="00C231D9" w:rsidRPr="00D911D9" w:rsidRDefault="00C231D9" w:rsidP="00E0103B">
      <w:pPr>
        <w:pStyle w:val="MainText"/>
        <w:rPr>
          <w:rFonts w:hint="eastAsia"/>
          <w:lang w:val="en-US"/>
        </w:rPr>
      </w:pPr>
      <w:r w:rsidRPr="00CB4425">
        <w:rPr>
          <w:lang w:val="en-US"/>
        </w:rPr>
        <w:t xml:space="preserve">Overall, we contribute in the following three aspects. </w:t>
      </w:r>
      <w:r w:rsidRPr="00E97B05">
        <w:rPr>
          <w:rStyle w:val="Strong"/>
          <w:b w:val="0"/>
          <w:bCs w:val="0"/>
        </w:rPr>
        <w:t>First</w:t>
      </w:r>
      <w:r>
        <w:t>, we propose a new detection method, AFPD-DTW</w:t>
      </w:r>
      <w:r>
        <w:rPr>
          <w:lang w:val="en-US"/>
        </w:rPr>
        <w:t xml:space="preserve">. </w:t>
      </w:r>
      <w:r w:rsidRPr="002260D2">
        <w:t xml:space="preserve">It </w:t>
      </w:r>
      <w:r>
        <w:t>leverages</w:t>
      </w:r>
      <w:r w:rsidRPr="002260D2">
        <w:t xml:space="preserve"> the </w:t>
      </w:r>
      <w:r>
        <w:t>strength</w:t>
      </w:r>
      <w:r w:rsidRPr="002260D2">
        <w:t xml:space="preserve"> of DTW to handle misalignments in inter-day </w:t>
      </w:r>
      <w:r>
        <w:t xml:space="preserve">C/N0 </w:t>
      </w:r>
      <w:r w:rsidRPr="002260D2">
        <w:t>differences for flex power detection</w:t>
      </w:r>
      <w:r>
        <w:t xml:space="preserve">. </w:t>
      </w:r>
      <w:r w:rsidRPr="00E97B05">
        <w:rPr>
          <w:rStyle w:val="Strong"/>
          <w:b w:val="0"/>
          <w:bCs w:val="0"/>
        </w:rPr>
        <w:t>Second</w:t>
      </w:r>
      <w:r>
        <w:t xml:space="preserve">, we provide a five-year </w:t>
      </w:r>
      <w:r>
        <w:rPr>
          <w:rFonts w:hint="eastAsia"/>
        </w:rPr>
        <w:t>com</w:t>
      </w:r>
      <w:r>
        <w:rPr>
          <w:lang w:val="en-US"/>
        </w:rPr>
        <w:t xml:space="preserve">prehensive list </w:t>
      </w:r>
      <w:r>
        <w:t>of multi-constellation and multi-frequency detection results from 2020 to 2025, which serves as a benchmark for subsequent studies.</w:t>
      </w:r>
      <w:r w:rsidRPr="00A91666">
        <w:t xml:space="preserve"> </w:t>
      </w:r>
      <w:r w:rsidRPr="00E97B05">
        <w:rPr>
          <w:rStyle w:val="Strong"/>
          <w:b w:val="0"/>
          <w:bCs w:val="0"/>
        </w:rPr>
        <w:t>Third</w:t>
      </w:r>
      <w:r>
        <w:t>, we deliver a detailed examination of flex power mechanisms through visual analyses of C/N0 time series and satellite trajectories</w:t>
      </w:r>
      <w:r w:rsidRPr="007C4062">
        <w:t>.</w:t>
      </w:r>
    </w:p>
    <w:p w14:paraId="5AA0982D" w14:textId="2D26B55F" w:rsidR="00D075DC" w:rsidRPr="004C519C" w:rsidRDefault="00F670E2" w:rsidP="00D2221D">
      <w:pPr>
        <w:pStyle w:val="Heading1"/>
      </w:pPr>
      <w:r w:rsidRPr="004C519C">
        <w:rPr>
          <w:rFonts w:hint="eastAsia"/>
        </w:rPr>
        <w:t>A</w:t>
      </w:r>
      <w:r w:rsidRPr="004C519C">
        <w:t>cknowledgment</w:t>
      </w:r>
    </w:p>
    <w:p w14:paraId="30C1A222" w14:textId="0826F87A" w:rsidR="00F670E2" w:rsidRPr="004C519C" w:rsidRDefault="00C96EA4" w:rsidP="00292220">
      <w:pPr>
        <w:pStyle w:val="MainText"/>
        <w:ind w:firstLine="0"/>
      </w:pPr>
      <w:r w:rsidRPr="00C96EA4">
        <w:t>Funded by the National Natural Science Foundation of China (62303311 and 42388102), the Key Laboratory of Smart Earth (KF2023YB01-07), and the Science and Technology Commission of Shanghai Municipality (24TS1402500). We thank the International GNSS Service (IGS) and CDDIS for GNSS data.</w:t>
      </w:r>
    </w:p>
    <w:p w14:paraId="49AA0B90" w14:textId="4898BE64" w:rsidR="004B51C3" w:rsidRPr="00D2221D" w:rsidRDefault="003D1494" w:rsidP="00D2221D">
      <w:pPr>
        <w:pStyle w:val="Heading1"/>
      </w:pPr>
      <w:r w:rsidRPr="004C519C">
        <w:rPr>
          <w:rFonts w:hint="eastAsia"/>
        </w:rPr>
        <w:t>References</w:t>
      </w:r>
    </w:p>
    <w:p w14:paraId="48710884" w14:textId="77777777" w:rsidR="00B0122F" w:rsidRPr="00B0122F" w:rsidRDefault="00B0122F" w:rsidP="00B0122F">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B0122F">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33609961"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Du Y, Yang Y, Jia X, Xiang Y, Yao W, Ma T, Li Q (2024) Effects of GPS flex power on DCBs, ionospheric delays and positioning. Advances in Space Research 74(5):2144–2155. https://doi.org/10.1016/j.asr.2024.06.005</w:t>
      </w:r>
    </w:p>
    <w:p w14:paraId="1BE8E785"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Esenbuğa ÖG, Hauschild A (2020) Impact of flex power on GPS Block IIF differential code biases. GPS Solut 24(4):91. https://doi.org/10.1007/s10291-020-00996-x</w:t>
      </w:r>
    </w:p>
    <w:p w14:paraId="5106A585"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Esenbuga ÖG, Hauschild A, Steigenberger P (2020) Impact of GPS Flex Power on Differential Code Bias Estimation for Block IIR-M and IIF Satellites. pp 2922–2930</w:t>
      </w:r>
    </w:p>
    <w:p w14:paraId="0708AEBF"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lastRenderedPageBreak/>
        <w:t>Esenbuğa ÖG, Hauschild A, Steigenberger P (2023) Recent flex power changes. GPS Solut 27(3):104. https://doi.org/10.1007/s10291-023-01415-7</w:t>
      </w:r>
    </w:p>
    <w:p w14:paraId="7324772D"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Han Q, Zhu KJ, Fu Y, Zhou T (2019) Monitoring and assessment of GPS signals during US attacking on Syria. J Navig Position 7(3):7–10</w:t>
      </w:r>
    </w:p>
    <w:p w14:paraId="58FCF67A"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7B888D32"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Liu M, Jiao W, Jia X (2020) GPS signal enhancement analysis in the US-Iranian conflict. GNSS World of China 45(1):31–36. https://doi.org/10.13442/j.gnss.1008-9268.2020.01.005</w:t>
      </w:r>
    </w:p>
    <w:p w14:paraId="409DA010"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Liu T, Chen Q, Chen H, Jiang W, Song C, Zhou X (2024) Characteristics of Beidou-2 flex power and its impact on precise point positioning with ambiguity resolution. GPS Solut 28(4):152. https://doi.org/10.1007/s10291-024-01703-w</w:t>
      </w:r>
    </w:p>
    <w:p w14:paraId="7A126B0A"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McKague DS, Ruf CS (2019) On-Orbit Trending of CYGNSS Data. In: IGARSS 2019 - 2019 IEEE International Geoscience and Remote Sensing Symposium. IEEE, Yokohama, Japan, pp 8722–8724</w:t>
      </w:r>
    </w:p>
    <w:p w14:paraId="2FA147AF"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Meng G, Ge H, Li B (2024) A real-time detection method for GPS flex power. GPS Solut 28(3):111. https://doi.org/10.1007/s10291-024-01653-3</w:t>
      </w:r>
    </w:p>
    <w:p w14:paraId="5947D160"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Said F, Jelenak Z, Park J, Chang PS (2022) The NOAA Track-Wise Wind Retrieval Algorithm and Product Assessment for CyGNSS. IEEE Trans Geosci Remote Sensing 60:1–24. https://doi.org/10.1109/TGRS.2021.3087426</w:t>
      </w:r>
    </w:p>
    <w:p w14:paraId="333830AF"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Steigenberger P, Thölert S, Montenbruck O (2019) Flex power on GPS Block IIR-M and IIF. GPS Solut 23(1):8. https://doi.org/10.1007/s10291-018-0797-8</w:t>
      </w:r>
    </w:p>
    <w:p w14:paraId="0DB07721"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Tang X, Yuan M, Wang F (2022) Analysis of GPS P(Y) signal power enhancement based on the observations with a semi-codeless receiver. Satell Navig 3(1):26. https://doi.org/10.1186/s43020-022-00087-x</w:t>
      </w:r>
    </w:p>
    <w:p w14:paraId="45D6E064"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Thoelert S, Hauschild A, Steigenberger P, Langley RB, Antreich F (2018) GPS IIR-M L1 Transmit Power Redistribution: Analysis of GNSS Receiver and High-Gain Antenna Data: GPS IIR-M L1 Transmit Power Redistribution. J Inst Navig 65(3):423–430. https://doi.org/10.1002/navi.250</w:t>
      </w:r>
    </w:p>
    <w:p w14:paraId="5F6B2708"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2CC53B6B"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258545B9"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lastRenderedPageBreak/>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04D0997C"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Wang T, Ruf CS, Gleason S, O’Brien AJ, McKague DS, Block BP, Russel A (2022) Dynamic Calibration of GPS Effective Isotropic Radiated Power for GNSS-Reflectometry Earth Remote Sensing. IEEE Trans Geosci Remote Sensing 60:1–12. https://doi.org/10.1109/TGRS.2021.3070238</w:t>
      </w:r>
    </w:p>
    <w:p w14:paraId="519CE444"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Wu Z, Li S, Wan H, Ji M, Mao P, Xiong S (2024) Effects of BDS flex power on DCB estimation and PPP convergence. GPS Solut 28(1):41. https://doi.org/10.1007/s10291-023-01581-8</w:t>
      </w:r>
    </w:p>
    <w:p w14:paraId="0AEDE3B7"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Xiang Y, Xu Z, Gao Y, Yu W (2020) Understanding long-term variations in GPS differential code biases. GPS Solut 24(4):118. https://doi.org/10.1007/s10291-020-01034-6</w:t>
      </w:r>
    </w:p>
    <w:p w14:paraId="6345A33E"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Yang X, Liu W, Huang J, Xiao W, Wang F (2022) Real-time monitoring of GPS flex power based on machine learning. GPS Solut 26(3):73. https://doi.org/10.1007/s10291-022-01257-9</w:t>
      </w:r>
    </w:p>
    <w:p w14:paraId="760B1692" w14:textId="01947178" w:rsidR="00B8394E" w:rsidRDefault="00B0122F" w:rsidP="005F2117">
      <w:pPr>
        <w:spacing w:after="120"/>
        <w:jc w:val="both"/>
        <w:rPr>
          <w:sz w:val="20"/>
        </w:rPr>
      </w:pPr>
      <w:r>
        <w:rPr>
          <w:sz w:val="20"/>
        </w:rPr>
        <w:fldChar w:fldCharType="end"/>
      </w:r>
    </w:p>
    <w:sectPr w:rsidR="00B8394E" w:rsidSect="00D075DC">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B3E86C" w14:textId="77777777" w:rsidR="001E76BD" w:rsidRDefault="001E76BD">
      <w:pPr>
        <w:ind w:firstLine="480"/>
      </w:pPr>
      <w:r>
        <w:separator/>
      </w:r>
    </w:p>
  </w:endnote>
  <w:endnote w:type="continuationSeparator" w:id="0">
    <w:p w14:paraId="676675F3" w14:textId="77777777" w:rsidR="001E76BD" w:rsidRDefault="001E76BD">
      <w:pPr>
        <w:ind w:firstLine="480"/>
      </w:pPr>
      <w:r>
        <w:continuationSeparator/>
      </w:r>
    </w:p>
  </w:endnote>
  <w:endnote w:type="continuationNotice" w:id="1">
    <w:p w14:paraId="6B381DB0" w14:textId="77777777" w:rsidR="001E76BD" w:rsidRDefault="001E76BD">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C03D2" w14:textId="77777777" w:rsidR="001E76BD" w:rsidRDefault="001E76BD">
      <w:pPr>
        <w:ind w:firstLine="480"/>
      </w:pPr>
      <w:r>
        <w:separator/>
      </w:r>
    </w:p>
  </w:footnote>
  <w:footnote w:type="continuationSeparator" w:id="0">
    <w:p w14:paraId="647C5779" w14:textId="77777777" w:rsidR="001E76BD" w:rsidRDefault="001E76BD">
      <w:pPr>
        <w:ind w:firstLine="480"/>
      </w:pPr>
      <w:r>
        <w:continuationSeparator/>
      </w:r>
    </w:p>
  </w:footnote>
  <w:footnote w:type="continuationNotice" w:id="1">
    <w:p w14:paraId="2E91A7D8" w14:textId="77777777" w:rsidR="001E76BD" w:rsidRDefault="001E76BD">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removePersonalInformation/>
  <w:embedSystemFont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823"/>
    <w:rsid w:val="00000A40"/>
    <w:rsid w:val="00001244"/>
    <w:rsid w:val="0000143B"/>
    <w:rsid w:val="000017A6"/>
    <w:rsid w:val="00001947"/>
    <w:rsid w:val="00001B88"/>
    <w:rsid w:val="00001C67"/>
    <w:rsid w:val="00001D38"/>
    <w:rsid w:val="00002B34"/>
    <w:rsid w:val="0000336F"/>
    <w:rsid w:val="00003695"/>
    <w:rsid w:val="000043FF"/>
    <w:rsid w:val="00004593"/>
    <w:rsid w:val="000048E8"/>
    <w:rsid w:val="0000497A"/>
    <w:rsid w:val="000049E2"/>
    <w:rsid w:val="000053E6"/>
    <w:rsid w:val="00006843"/>
    <w:rsid w:val="00006D85"/>
    <w:rsid w:val="00006E1E"/>
    <w:rsid w:val="00007267"/>
    <w:rsid w:val="00007479"/>
    <w:rsid w:val="00007C00"/>
    <w:rsid w:val="00007FEF"/>
    <w:rsid w:val="00011D7C"/>
    <w:rsid w:val="00012F2C"/>
    <w:rsid w:val="0001396E"/>
    <w:rsid w:val="00014E61"/>
    <w:rsid w:val="00014F7B"/>
    <w:rsid w:val="0001567F"/>
    <w:rsid w:val="000166DD"/>
    <w:rsid w:val="0001697F"/>
    <w:rsid w:val="000173E1"/>
    <w:rsid w:val="000173ED"/>
    <w:rsid w:val="00017807"/>
    <w:rsid w:val="00021154"/>
    <w:rsid w:val="00022068"/>
    <w:rsid w:val="00022230"/>
    <w:rsid w:val="00022241"/>
    <w:rsid w:val="0002341F"/>
    <w:rsid w:val="00024BA4"/>
    <w:rsid w:val="000251CB"/>
    <w:rsid w:val="00026B27"/>
    <w:rsid w:val="00026DC2"/>
    <w:rsid w:val="00030148"/>
    <w:rsid w:val="0003068F"/>
    <w:rsid w:val="00030850"/>
    <w:rsid w:val="00030E03"/>
    <w:rsid w:val="00030E34"/>
    <w:rsid w:val="000314A2"/>
    <w:rsid w:val="00031A1E"/>
    <w:rsid w:val="00031A35"/>
    <w:rsid w:val="00032566"/>
    <w:rsid w:val="000328C9"/>
    <w:rsid w:val="00032CC0"/>
    <w:rsid w:val="00032EF8"/>
    <w:rsid w:val="000339B9"/>
    <w:rsid w:val="00033C98"/>
    <w:rsid w:val="00034B54"/>
    <w:rsid w:val="0003519A"/>
    <w:rsid w:val="00035520"/>
    <w:rsid w:val="000356E1"/>
    <w:rsid w:val="00035912"/>
    <w:rsid w:val="0003654E"/>
    <w:rsid w:val="000369C0"/>
    <w:rsid w:val="00036C3A"/>
    <w:rsid w:val="000370D7"/>
    <w:rsid w:val="000371D5"/>
    <w:rsid w:val="0003779E"/>
    <w:rsid w:val="00037CEE"/>
    <w:rsid w:val="000403ED"/>
    <w:rsid w:val="00040529"/>
    <w:rsid w:val="00040910"/>
    <w:rsid w:val="000416F8"/>
    <w:rsid w:val="00041FA3"/>
    <w:rsid w:val="00042314"/>
    <w:rsid w:val="00042498"/>
    <w:rsid w:val="00042D2C"/>
    <w:rsid w:val="00043435"/>
    <w:rsid w:val="000436DB"/>
    <w:rsid w:val="00044455"/>
    <w:rsid w:val="000447CC"/>
    <w:rsid w:val="000449C7"/>
    <w:rsid w:val="000452F8"/>
    <w:rsid w:val="000468E2"/>
    <w:rsid w:val="00046F1A"/>
    <w:rsid w:val="00047D35"/>
    <w:rsid w:val="00047D61"/>
    <w:rsid w:val="00050049"/>
    <w:rsid w:val="000500B9"/>
    <w:rsid w:val="00050748"/>
    <w:rsid w:val="00050902"/>
    <w:rsid w:val="00050B66"/>
    <w:rsid w:val="00050D23"/>
    <w:rsid w:val="000514D9"/>
    <w:rsid w:val="00051621"/>
    <w:rsid w:val="0005182E"/>
    <w:rsid w:val="000529D0"/>
    <w:rsid w:val="000535F7"/>
    <w:rsid w:val="00054539"/>
    <w:rsid w:val="000546C1"/>
    <w:rsid w:val="000558DA"/>
    <w:rsid w:val="00056685"/>
    <w:rsid w:val="00056DAF"/>
    <w:rsid w:val="00057A41"/>
    <w:rsid w:val="00057B74"/>
    <w:rsid w:val="00057CC9"/>
    <w:rsid w:val="0006006E"/>
    <w:rsid w:val="0006015B"/>
    <w:rsid w:val="00060500"/>
    <w:rsid w:val="00060AF7"/>
    <w:rsid w:val="00061651"/>
    <w:rsid w:val="00061DFB"/>
    <w:rsid w:val="000625C4"/>
    <w:rsid w:val="000629BA"/>
    <w:rsid w:val="00062C35"/>
    <w:rsid w:val="00063053"/>
    <w:rsid w:val="00063FF3"/>
    <w:rsid w:val="00064A26"/>
    <w:rsid w:val="00064D07"/>
    <w:rsid w:val="000651B7"/>
    <w:rsid w:val="0006528B"/>
    <w:rsid w:val="000656BF"/>
    <w:rsid w:val="00065A5D"/>
    <w:rsid w:val="00066343"/>
    <w:rsid w:val="000666BF"/>
    <w:rsid w:val="0006683E"/>
    <w:rsid w:val="00066999"/>
    <w:rsid w:val="00067308"/>
    <w:rsid w:val="00067D81"/>
    <w:rsid w:val="00070650"/>
    <w:rsid w:val="00070A60"/>
    <w:rsid w:val="00070B34"/>
    <w:rsid w:val="00071393"/>
    <w:rsid w:val="000714E2"/>
    <w:rsid w:val="00071AB4"/>
    <w:rsid w:val="00071D9B"/>
    <w:rsid w:val="00072487"/>
    <w:rsid w:val="00072FE3"/>
    <w:rsid w:val="000733EF"/>
    <w:rsid w:val="00073F1F"/>
    <w:rsid w:val="0007451A"/>
    <w:rsid w:val="00074EFD"/>
    <w:rsid w:val="000751B6"/>
    <w:rsid w:val="000759C0"/>
    <w:rsid w:val="00076CF7"/>
    <w:rsid w:val="00076EF2"/>
    <w:rsid w:val="0007755D"/>
    <w:rsid w:val="00077A63"/>
    <w:rsid w:val="000806F8"/>
    <w:rsid w:val="000807D8"/>
    <w:rsid w:val="00081506"/>
    <w:rsid w:val="00081560"/>
    <w:rsid w:val="00081C07"/>
    <w:rsid w:val="000826E3"/>
    <w:rsid w:val="00082B46"/>
    <w:rsid w:val="0008312F"/>
    <w:rsid w:val="0008324D"/>
    <w:rsid w:val="000834A1"/>
    <w:rsid w:val="00084B49"/>
    <w:rsid w:val="00084B79"/>
    <w:rsid w:val="00084D59"/>
    <w:rsid w:val="00085537"/>
    <w:rsid w:val="00085768"/>
    <w:rsid w:val="00085811"/>
    <w:rsid w:val="0008597E"/>
    <w:rsid w:val="00085BA5"/>
    <w:rsid w:val="00086B83"/>
    <w:rsid w:val="00087899"/>
    <w:rsid w:val="00087B8C"/>
    <w:rsid w:val="00087F6D"/>
    <w:rsid w:val="00091391"/>
    <w:rsid w:val="00091954"/>
    <w:rsid w:val="0009199C"/>
    <w:rsid w:val="000919A5"/>
    <w:rsid w:val="00092499"/>
    <w:rsid w:val="000930BB"/>
    <w:rsid w:val="00093AFC"/>
    <w:rsid w:val="00093C28"/>
    <w:rsid w:val="00094789"/>
    <w:rsid w:val="00094BFE"/>
    <w:rsid w:val="00094C97"/>
    <w:rsid w:val="0009537A"/>
    <w:rsid w:val="00095C75"/>
    <w:rsid w:val="00095D2E"/>
    <w:rsid w:val="00095FA8"/>
    <w:rsid w:val="00096796"/>
    <w:rsid w:val="00096C99"/>
    <w:rsid w:val="00097C85"/>
    <w:rsid w:val="000A0272"/>
    <w:rsid w:val="000A078A"/>
    <w:rsid w:val="000A183C"/>
    <w:rsid w:val="000A1E69"/>
    <w:rsid w:val="000A265E"/>
    <w:rsid w:val="000A34BE"/>
    <w:rsid w:val="000A34DA"/>
    <w:rsid w:val="000A4695"/>
    <w:rsid w:val="000A5466"/>
    <w:rsid w:val="000A5A43"/>
    <w:rsid w:val="000A67C5"/>
    <w:rsid w:val="000A751D"/>
    <w:rsid w:val="000A7656"/>
    <w:rsid w:val="000B0253"/>
    <w:rsid w:val="000B03D8"/>
    <w:rsid w:val="000B0A82"/>
    <w:rsid w:val="000B1315"/>
    <w:rsid w:val="000B1D38"/>
    <w:rsid w:val="000B1FF0"/>
    <w:rsid w:val="000B234C"/>
    <w:rsid w:val="000B280C"/>
    <w:rsid w:val="000B2837"/>
    <w:rsid w:val="000B28E4"/>
    <w:rsid w:val="000B3715"/>
    <w:rsid w:val="000B3FC5"/>
    <w:rsid w:val="000B4D05"/>
    <w:rsid w:val="000B4D65"/>
    <w:rsid w:val="000B537D"/>
    <w:rsid w:val="000B6C42"/>
    <w:rsid w:val="000B6D22"/>
    <w:rsid w:val="000B71AA"/>
    <w:rsid w:val="000C0B89"/>
    <w:rsid w:val="000C127B"/>
    <w:rsid w:val="000C14EA"/>
    <w:rsid w:val="000C15CB"/>
    <w:rsid w:val="000C1743"/>
    <w:rsid w:val="000C1B73"/>
    <w:rsid w:val="000C24FD"/>
    <w:rsid w:val="000C29D9"/>
    <w:rsid w:val="000C2BB5"/>
    <w:rsid w:val="000C33A4"/>
    <w:rsid w:val="000C3D60"/>
    <w:rsid w:val="000C435A"/>
    <w:rsid w:val="000C450F"/>
    <w:rsid w:val="000C47F2"/>
    <w:rsid w:val="000C4A26"/>
    <w:rsid w:val="000C564D"/>
    <w:rsid w:val="000C5C9C"/>
    <w:rsid w:val="000C636A"/>
    <w:rsid w:val="000C6EF9"/>
    <w:rsid w:val="000C721E"/>
    <w:rsid w:val="000C7BAF"/>
    <w:rsid w:val="000D0552"/>
    <w:rsid w:val="000D0808"/>
    <w:rsid w:val="000D0DCF"/>
    <w:rsid w:val="000D1ACD"/>
    <w:rsid w:val="000D2E30"/>
    <w:rsid w:val="000D3720"/>
    <w:rsid w:val="000D41C9"/>
    <w:rsid w:val="000D45DD"/>
    <w:rsid w:val="000D4BAB"/>
    <w:rsid w:val="000D4E66"/>
    <w:rsid w:val="000D5045"/>
    <w:rsid w:val="000D5095"/>
    <w:rsid w:val="000D5A3A"/>
    <w:rsid w:val="000D6BAA"/>
    <w:rsid w:val="000D7CFA"/>
    <w:rsid w:val="000E000F"/>
    <w:rsid w:val="000E0D3F"/>
    <w:rsid w:val="000E1329"/>
    <w:rsid w:val="000E13D9"/>
    <w:rsid w:val="000E1D06"/>
    <w:rsid w:val="000E2552"/>
    <w:rsid w:val="000E2EBB"/>
    <w:rsid w:val="000E335F"/>
    <w:rsid w:val="000E3B33"/>
    <w:rsid w:val="000E5550"/>
    <w:rsid w:val="000E566E"/>
    <w:rsid w:val="000E5E1D"/>
    <w:rsid w:val="000E6A76"/>
    <w:rsid w:val="000E6D3E"/>
    <w:rsid w:val="000E7975"/>
    <w:rsid w:val="000E7A0C"/>
    <w:rsid w:val="000E7A15"/>
    <w:rsid w:val="000F01E1"/>
    <w:rsid w:val="000F0EA4"/>
    <w:rsid w:val="000F10BD"/>
    <w:rsid w:val="000F10F5"/>
    <w:rsid w:val="000F1A0B"/>
    <w:rsid w:val="000F22F2"/>
    <w:rsid w:val="000F2AC9"/>
    <w:rsid w:val="000F2C51"/>
    <w:rsid w:val="000F3CE7"/>
    <w:rsid w:val="000F3E39"/>
    <w:rsid w:val="000F42FD"/>
    <w:rsid w:val="000F4781"/>
    <w:rsid w:val="000F4D6F"/>
    <w:rsid w:val="000F4ED8"/>
    <w:rsid w:val="000F4F0A"/>
    <w:rsid w:val="000F53CD"/>
    <w:rsid w:val="000F5747"/>
    <w:rsid w:val="000F5AF1"/>
    <w:rsid w:val="000F6452"/>
    <w:rsid w:val="000F6509"/>
    <w:rsid w:val="000F6E30"/>
    <w:rsid w:val="000F78B2"/>
    <w:rsid w:val="00100EFE"/>
    <w:rsid w:val="001018A6"/>
    <w:rsid w:val="00101DFC"/>
    <w:rsid w:val="00101E5D"/>
    <w:rsid w:val="00102124"/>
    <w:rsid w:val="0010220E"/>
    <w:rsid w:val="001022B8"/>
    <w:rsid w:val="00102B21"/>
    <w:rsid w:val="00102CB5"/>
    <w:rsid w:val="00103F35"/>
    <w:rsid w:val="00104822"/>
    <w:rsid w:val="0010556A"/>
    <w:rsid w:val="001055A1"/>
    <w:rsid w:val="001055E5"/>
    <w:rsid w:val="0010580C"/>
    <w:rsid w:val="00105CAE"/>
    <w:rsid w:val="00106392"/>
    <w:rsid w:val="001069E4"/>
    <w:rsid w:val="00106AD4"/>
    <w:rsid w:val="00106F8D"/>
    <w:rsid w:val="0010787F"/>
    <w:rsid w:val="00110AEC"/>
    <w:rsid w:val="00110BAF"/>
    <w:rsid w:val="00112375"/>
    <w:rsid w:val="00112C26"/>
    <w:rsid w:val="00112D71"/>
    <w:rsid w:val="0011379D"/>
    <w:rsid w:val="0011477D"/>
    <w:rsid w:val="00114CFE"/>
    <w:rsid w:val="001152A0"/>
    <w:rsid w:val="001158E8"/>
    <w:rsid w:val="001161EE"/>
    <w:rsid w:val="001162B4"/>
    <w:rsid w:val="00117248"/>
    <w:rsid w:val="00120DB7"/>
    <w:rsid w:val="00120F9D"/>
    <w:rsid w:val="00121309"/>
    <w:rsid w:val="00121508"/>
    <w:rsid w:val="00121519"/>
    <w:rsid w:val="00121E6B"/>
    <w:rsid w:val="00121F01"/>
    <w:rsid w:val="0012224B"/>
    <w:rsid w:val="00122AC2"/>
    <w:rsid w:val="00122BDB"/>
    <w:rsid w:val="00123217"/>
    <w:rsid w:val="0012322C"/>
    <w:rsid w:val="00123D4F"/>
    <w:rsid w:val="0012417A"/>
    <w:rsid w:val="0012499C"/>
    <w:rsid w:val="00124B41"/>
    <w:rsid w:val="00124F16"/>
    <w:rsid w:val="00125390"/>
    <w:rsid w:val="0012544C"/>
    <w:rsid w:val="0012688F"/>
    <w:rsid w:val="00126E65"/>
    <w:rsid w:val="00127FC1"/>
    <w:rsid w:val="0013021B"/>
    <w:rsid w:val="001307B8"/>
    <w:rsid w:val="00130B9C"/>
    <w:rsid w:val="00130F17"/>
    <w:rsid w:val="00131B37"/>
    <w:rsid w:val="00131CC1"/>
    <w:rsid w:val="00132AB8"/>
    <w:rsid w:val="00132B17"/>
    <w:rsid w:val="001337EA"/>
    <w:rsid w:val="00133ADE"/>
    <w:rsid w:val="00133EF7"/>
    <w:rsid w:val="00133FA1"/>
    <w:rsid w:val="001341D1"/>
    <w:rsid w:val="001353E0"/>
    <w:rsid w:val="001356FA"/>
    <w:rsid w:val="00136E84"/>
    <w:rsid w:val="00137167"/>
    <w:rsid w:val="0014048B"/>
    <w:rsid w:val="001408AD"/>
    <w:rsid w:val="00140A43"/>
    <w:rsid w:val="001410F1"/>
    <w:rsid w:val="001419A9"/>
    <w:rsid w:val="00142197"/>
    <w:rsid w:val="00142857"/>
    <w:rsid w:val="00142AEA"/>
    <w:rsid w:val="00142C4F"/>
    <w:rsid w:val="00142D92"/>
    <w:rsid w:val="00143252"/>
    <w:rsid w:val="001432FD"/>
    <w:rsid w:val="001434A2"/>
    <w:rsid w:val="001436DE"/>
    <w:rsid w:val="001439A9"/>
    <w:rsid w:val="00144948"/>
    <w:rsid w:val="00144A38"/>
    <w:rsid w:val="00145195"/>
    <w:rsid w:val="001451B5"/>
    <w:rsid w:val="001459F6"/>
    <w:rsid w:val="00146358"/>
    <w:rsid w:val="00146A10"/>
    <w:rsid w:val="00146B7F"/>
    <w:rsid w:val="00146E77"/>
    <w:rsid w:val="00147224"/>
    <w:rsid w:val="00147C6F"/>
    <w:rsid w:val="00147CC5"/>
    <w:rsid w:val="00147D94"/>
    <w:rsid w:val="00147F06"/>
    <w:rsid w:val="00147FB9"/>
    <w:rsid w:val="00150457"/>
    <w:rsid w:val="0015250E"/>
    <w:rsid w:val="0015285A"/>
    <w:rsid w:val="0015289A"/>
    <w:rsid w:val="00152E84"/>
    <w:rsid w:val="00154966"/>
    <w:rsid w:val="00154B9A"/>
    <w:rsid w:val="00155276"/>
    <w:rsid w:val="001556E1"/>
    <w:rsid w:val="00156346"/>
    <w:rsid w:val="00157236"/>
    <w:rsid w:val="001573A8"/>
    <w:rsid w:val="001574D7"/>
    <w:rsid w:val="00157876"/>
    <w:rsid w:val="00157C55"/>
    <w:rsid w:val="0016013F"/>
    <w:rsid w:val="00160A7B"/>
    <w:rsid w:val="00160CA2"/>
    <w:rsid w:val="00160ED1"/>
    <w:rsid w:val="00161B3D"/>
    <w:rsid w:val="00162ABE"/>
    <w:rsid w:val="00162E9D"/>
    <w:rsid w:val="001630A0"/>
    <w:rsid w:val="001639E3"/>
    <w:rsid w:val="00164041"/>
    <w:rsid w:val="001646D1"/>
    <w:rsid w:val="001647E8"/>
    <w:rsid w:val="00164F93"/>
    <w:rsid w:val="001656DD"/>
    <w:rsid w:val="0016570B"/>
    <w:rsid w:val="00165E08"/>
    <w:rsid w:val="0016611A"/>
    <w:rsid w:val="001671DA"/>
    <w:rsid w:val="001674D6"/>
    <w:rsid w:val="0016764F"/>
    <w:rsid w:val="00167A07"/>
    <w:rsid w:val="00167E74"/>
    <w:rsid w:val="00167F27"/>
    <w:rsid w:val="00171B97"/>
    <w:rsid w:val="00171CB6"/>
    <w:rsid w:val="001720FB"/>
    <w:rsid w:val="001721FB"/>
    <w:rsid w:val="001729D1"/>
    <w:rsid w:val="0017337B"/>
    <w:rsid w:val="00174160"/>
    <w:rsid w:val="00174558"/>
    <w:rsid w:val="001748AC"/>
    <w:rsid w:val="00174E20"/>
    <w:rsid w:val="00175052"/>
    <w:rsid w:val="0017588A"/>
    <w:rsid w:val="00176F27"/>
    <w:rsid w:val="00177506"/>
    <w:rsid w:val="00177C16"/>
    <w:rsid w:val="00183CD1"/>
    <w:rsid w:val="00183EC4"/>
    <w:rsid w:val="00183F94"/>
    <w:rsid w:val="001840E6"/>
    <w:rsid w:val="0018461E"/>
    <w:rsid w:val="00184B2F"/>
    <w:rsid w:val="00184C3C"/>
    <w:rsid w:val="0018596F"/>
    <w:rsid w:val="00185E2A"/>
    <w:rsid w:val="00186518"/>
    <w:rsid w:val="00187626"/>
    <w:rsid w:val="0019035B"/>
    <w:rsid w:val="00190533"/>
    <w:rsid w:val="00190693"/>
    <w:rsid w:val="00190843"/>
    <w:rsid w:val="001909F4"/>
    <w:rsid w:val="00190CCB"/>
    <w:rsid w:val="00191771"/>
    <w:rsid w:val="00191804"/>
    <w:rsid w:val="00192501"/>
    <w:rsid w:val="00193118"/>
    <w:rsid w:val="001945C5"/>
    <w:rsid w:val="00194607"/>
    <w:rsid w:val="00194A6A"/>
    <w:rsid w:val="00194AAB"/>
    <w:rsid w:val="00194B08"/>
    <w:rsid w:val="00194FAE"/>
    <w:rsid w:val="00195051"/>
    <w:rsid w:val="001954AE"/>
    <w:rsid w:val="00195841"/>
    <w:rsid w:val="00196528"/>
    <w:rsid w:val="0019665B"/>
    <w:rsid w:val="00196801"/>
    <w:rsid w:val="00196868"/>
    <w:rsid w:val="00196A7D"/>
    <w:rsid w:val="00197796"/>
    <w:rsid w:val="00197EEC"/>
    <w:rsid w:val="00197F5A"/>
    <w:rsid w:val="001A0270"/>
    <w:rsid w:val="001A0C80"/>
    <w:rsid w:val="001A16C3"/>
    <w:rsid w:val="001A1BD7"/>
    <w:rsid w:val="001A245A"/>
    <w:rsid w:val="001A25EA"/>
    <w:rsid w:val="001A37BE"/>
    <w:rsid w:val="001A3978"/>
    <w:rsid w:val="001A3DAF"/>
    <w:rsid w:val="001A3E98"/>
    <w:rsid w:val="001A3F60"/>
    <w:rsid w:val="001A4128"/>
    <w:rsid w:val="001A4273"/>
    <w:rsid w:val="001A5132"/>
    <w:rsid w:val="001A543B"/>
    <w:rsid w:val="001A5B07"/>
    <w:rsid w:val="001A5B27"/>
    <w:rsid w:val="001A6518"/>
    <w:rsid w:val="001A693A"/>
    <w:rsid w:val="001A6B5C"/>
    <w:rsid w:val="001A6E53"/>
    <w:rsid w:val="001A7267"/>
    <w:rsid w:val="001B06BE"/>
    <w:rsid w:val="001B092D"/>
    <w:rsid w:val="001B095B"/>
    <w:rsid w:val="001B096F"/>
    <w:rsid w:val="001B1EF3"/>
    <w:rsid w:val="001B21F1"/>
    <w:rsid w:val="001B2B93"/>
    <w:rsid w:val="001B2F13"/>
    <w:rsid w:val="001B3E2B"/>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4D24"/>
    <w:rsid w:val="001C5B51"/>
    <w:rsid w:val="001C5D83"/>
    <w:rsid w:val="001C716D"/>
    <w:rsid w:val="001C7ABE"/>
    <w:rsid w:val="001C7BFD"/>
    <w:rsid w:val="001C7D70"/>
    <w:rsid w:val="001D03E4"/>
    <w:rsid w:val="001D0456"/>
    <w:rsid w:val="001D1B60"/>
    <w:rsid w:val="001D1E30"/>
    <w:rsid w:val="001D2A09"/>
    <w:rsid w:val="001D2DF1"/>
    <w:rsid w:val="001D3491"/>
    <w:rsid w:val="001D3578"/>
    <w:rsid w:val="001D3589"/>
    <w:rsid w:val="001D35BD"/>
    <w:rsid w:val="001D37C8"/>
    <w:rsid w:val="001D39CC"/>
    <w:rsid w:val="001D4758"/>
    <w:rsid w:val="001D4882"/>
    <w:rsid w:val="001D5157"/>
    <w:rsid w:val="001D52B0"/>
    <w:rsid w:val="001D60A5"/>
    <w:rsid w:val="001D697D"/>
    <w:rsid w:val="001D6DCB"/>
    <w:rsid w:val="001D7617"/>
    <w:rsid w:val="001D7C2B"/>
    <w:rsid w:val="001D7CB8"/>
    <w:rsid w:val="001D7F27"/>
    <w:rsid w:val="001E0392"/>
    <w:rsid w:val="001E092C"/>
    <w:rsid w:val="001E0C8A"/>
    <w:rsid w:val="001E12F6"/>
    <w:rsid w:val="001E1B9A"/>
    <w:rsid w:val="001E1F35"/>
    <w:rsid w:val="001E2987"/>
    <w:rsid w:val="001E3CDC"/>
    <w:rsid w:val="001E3E1A"/>
    <w:rsid w:val="001E3FB4"/>
    <w:rsid w:val="001E41E4"/>
    <w:rsid w:val="001E4381"/>
    <w:rsid w:val="001E47C5"/>
    <w:rsid w:val="001E4B36"/>
    <w:rsid w:val="001E4D0C"/>
    <w:rsid w:val="001E548F"/>
    <w:rsid w:val="001E54C7"/>
    <w:rsid w:val="001E5832"/>
    <w:rsid w:val="001E58FC"/>
    <w:rsid w:val="001E6493"/>
    <w:rsid w:val="001E6986"/>
    <w:rsid w:val="001E6BF7"/>
    <w:rsid w:val="001E70D0"/>
    <w:rsid w:val="001E76BD"/>
    <w:rsid w:val="001F0B38"/>
    <w:rsid w:val="001F0BFD"/>
    <w:rsid w:val="001F1DF1"/>
    <w:rsid w:val="001F23DB"/>
    <w:rsid w:val="001F2A69"/>
    <w:rsid w:val="001F3739"/>
    <w:rsid w:val="001F43A9"/>
    <w:rsid w:val="001F49D3"/>
    <w:rsid w:val="001F49F6"/>
    <w:rsid w:val="001F4B11"/>
    <w:rsid w:val="001F4FCD"/>
    <w:rsid w:val="001F5404"/>
    <w:rsid w:val="001F65B5"/>
    <w:rsid w:val="001F6633"/>
    <w:rsid w:val="001F6F38"/>
    <w:rsid w:val="001F78A8"/>
    <w:rsid w:val="001F7A14"/>
    <w:rsid w:val="002000D5"/>
    <w:rsid w:val="00200CAC"/>
    <w:rsid w:val="00201047"/>
    <w:rsid w:val="00201CF8"/>
    <w:rsid w:val="00201E99"/>
    <w:rsid w:val="0020259B"/>
    <w:rsid w:val="002029BB"/>
    <w:rsid w:val="00203726"/>
    <w:rsid w:val="00204111"/>
    <w:rsid w:val="002043D3"/>
    <w:rsid w:val="002069C4"/>
    <w:rsid w:val="00206A60"/>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438"/>
    <w:rsid w:val="0021187B"/>
    <w:rsid w:val="00212504"/>
    <w:rsid w:val="00212962"/>
    <w:rsid w:val="00213352"/>
    <w:rsid w:val="00213574"/>
    <w:rsid w:val="00213C7C"/>
    <w:rsid w:val="002147DC"/>
    <w:rsid w:val="002155E0"/>
    <w:rsid w:val="00215ED8"/>
    <w:rsid w:val="00215F02"/>
    <w:rsid w:val="00216065"/>
    <w:rsid w:val="0021750B"/>
    <w:rsid w:val="00217AC1"/>
    <w:rsid w:val="00217E05"/>
    <w:rsid w:val="002209FC"/>
    <w:rsid w:val="00221090"/>
    <w:rsid w:val="00221533"/>
    <w:rsid w:val="00221792"/>
    <w:rsid w:val="002223F2"/>
    <w:rsid w:val="00222442"/>
    <w:rsid w:val="0022294B"/>
    <w:rsid w:val="00222FAA"/>
    <w:rsid w:val="002234E7"/>
    <w:rsid w:val="00223D23"/>
    <w:rsid w:val="002241F4"/>
    <w:rsid w:val="002249CB"/>
    <w:rsid w:val="00225809"/>
    <w:rsid w:val="00225DCF"/>
    <w:rsid w:val="00225E90"/>
    <w:rsid w:val="002260D2"/>
    <w:rsid w:val="00226218"/>
    <w:rsid w:val="00226937"/>
    <w:rsid w:val="00230004"/>
    <w:rsid w:val="00230563"/>
    <w:rsid w:val="00230612"/>
    <w:rsid w:val="00230856"/>
    <w:rsid w:val="00230D44"/>
    <w:rsid w:val="00230ECA"/>
    <w:rsid w:val="00231460"/>
    <w:rsid w:val="00231562"/>
    <w:rsid w:val="002317C7"/>
    <w:rsid w:val="0023335A"/>
    <w:rsid w:val="00233A8C"/>
    <w:rsid w:val="00233D8A"/>
    <w:rsid w:val="00234138"/>
    <w:rsid w:val="002344DE"/>
    <w:rsid w:val="00234DFC"/>
    <w:rsid w:val="002356AD"/>
    <w:rsid w:val="002357A4"/>
    <w:rsid w:val="002357FB"/>
    <w:rsid w:val="002359CB"/>
    <w:rsid w:val="00235BCD"/>
    <w:rsid w:val="00236293"/>
    <w:rsid w:val="00236CA8"/>
    <w:rsid w:val="00237A55"/>
    <w:rsid w:val="00240B28"/>
    <w:rsid w:val="00240E83"/>
    <w:rsid w:val="0024174D"/>
    <w:rsid w:val="00241F1B"/>
    <w:rsid w:val="00242AE4"/>
    <w:rsid w:val="00242F92"/>
    <w:rsid w:val="00243CB4"/>
    <w:rsid w:val="002440FB"/>
    <w:rsid w:val="0024418D"/>
    <w:rsid w:val="00244A6C"/>
    <w:rsid w:val="00245484"/>
    <w:rsid w:val="00245A2E"/>
    <w:rsid w:val="00245DA9"/>
    <w:rsid w:val="0024625B"/>
    <w:rsid w:val="00246C39"/>
    <w:rsid w:val="00247D62"/>
    <w:rsid w:val="002503B7"/>
    <w:rsid w:val="002510AE"/>
    <w:rsid w:val="0025168E"/>
    <w:rsid w:val="00251D14"/>
    <w:rsid w:val="00251E9B"/>
    <w:rsid w:val="002528BA"/>
    <w:rsid w:val="00253192"/>
    <w:rsid w:val="0025326F"/>
    <w:rsid w:val="002533ED"/>
    <w:rsid w:val="0025349F"/>
    <w:rsid w:val="00253551"/>
    <w:rsid w:val="002535EE"/>
    <w:rsid w:val="002540AA"/>
    <w:rsid w:val="002541F5"/>
    <w:rsid w:val="00254CF9"/>
    <w:rsid w:val="00255368"/>
    <w:rsid w:val="00255788"/>
    <w:rsid w:val="0025598C"/>
    <w:rsid w:val="00255DBB"/>
    <w:rsid w:val="0025619B"/>
    <w:rsid w:val="002566CE"/>
    <w:rsid w:val="00257212"/>
    <w:rsid w:val="00257419"/>
    <w:rsid w:val="00257868"/>
    <w:rsid w:val="00257E73"/>
    <w:rsid w:val="0026179D"/>
    <w:rsid w:val="0026191A"/>
    <w:rsid w:val="00261F77"/>
    <w:rsid w:val="00262D98"/>
    <w:rsid w:val="002635BD"/>
    <w:rsid w:val="0026361C"/>
    <w:rsid w:val="00263FC0"/>
    <w:rsid w:val="0026416F"/>
    <w:rsid w:val="00264346"/>
    <w:rsid w:val="00264CE5"/>
    <w:rsid w:val="002668C1"/>
    <w:rsid w:val="002671D9"/>
    <w:rsid w:val="0026744B"/>
    <w:rsid w:val="00267803"/>
    <w:rsid w:val="00267819"/>
    <w:rsid w:val="00267984"/>
    <w:rsid w:val="002709DB"/>
    <w:rsid w:val="00271E5A"/>
    <w:rsid w:val="00272635"/>
    <w:rsid w:val="00273DF3"/>
    <w:rsid w:val="00274F6A"/>
    <w:rsid w:val="00275020"/>
    <w:rsid w:val="002753BC"/>
    <w:rsid w:val="002758B0"/>
    <w:rsid w:val="002758F1"/>
    <w:rsid w:val="002759B1"/>
    <w:rsid w:val="00275CF6"/>
    <w:rsid w:val="0027677B"/>
    <w:rsid w:val="0027708A"/>
    <w:rsid w:val="00277166"/>
    <w:rsid w:val="0027727F"/>
    <w:rsid w:val="002772A6"/>
    <w:rsid w:val="00277529"/>
    <w:rsid w:val="00277719"/>
    <w:rsid w:val="002777F9"/>
    <w:rsid w:val="00277CD4"/>
    <w:rsid w:val="00280562"/>
    <w:rsid w:val="002806E0"/>
    <w:rsid w:val="00280841"/>
    <w:rsid w:val="00281819"/>
    <w:rsid w:val="00281A15"/>
    <w:rsid w:val="00281B46"/>
    <w:rsid w:val="00281BDC"/>
    <w:rsid w:val="00281D82"/>
    <w:rsid w:val="00281F47"/>
    <w:rsid w:val="00283385"/>
    <w:rsid w:val="002836C5"/>
    <w:rsid w:val="0028442C"/>
    <w:rsid w:val="00284E8A"/>
    <w:rsid w:val="00284E8F"/>
    <w:rsid w:val="002850A4"/>
    <w:rsid w:val="0028510F"/>
    <w:rsid w:val="00287055"/>
    <w:rsid w:val="002875C7"/>
    <w:rsid w:val="002877DE"/>
    <w:rsid w:val="0029008E"/>
    <w:rsid w:val="002907C5"/>
    <w:rsid w:val="00290F22"/>
    <w:rsid w:val="00291ADA"/>
    <w:rsid w:val="00291FBE"/>
    <w:rsid w:val="00292135"/>
    <w:rsid w:val="00292220"/>
    <w:rsid w:val="00292683"/>
    <w:rsid w:val="002927F3"/>
    <w:rsid w:val="00292892"/>
    <w:rsid w:val="00292916"/>
    <w:rsid w:val="00294895"/>
    <w:rsid w:val="00294B8C"/>
    <w:rsid w:val="00295031"/>
    <w:rsid w:val="002950AF"/>
    <w:rsid w:val="00296129"/>
    <w:rsid w:val="00297E7D"/>
    <w:rsid w:val="002A088E"/>
    <w:rsid w:val="002A0E38"/>
    <w:rsid w:val="002A0FD9"/>
    <w:rsid w:val="002A1042"/>
    <w:rsid w:val="002A15B1"/>
    <w:rsid w:val="002A1B74"/>
    <w:rsid w:val="002A3282"/>
    <w:rsid w:val="002A379B"/>
    <w:rsid w:val="002A4247"/>
    <w:rsid w:val="002A4729"/>
    <w:rsid w:val="002A5195"/>
    <w:rsid w:val="002A629F"/>
    <w:rsid w:val="002A665F"/>
    <w:rsid w:val="002A67E3"/>
    <w:rsid w:val="002B095A"/>
    <w:rsid w:val="002B215A"/>
    <w:rsid w:val="002B26A0"/>
    <w:rsid w:val="002B2AE0"/>
    <w:rsid w:val="002B3655"/>
    <w:rsid w:val="002B3728"/>
    <w:rsid w:val="002B39A7"/>
    <w:rsid w:val="002B4306"/>
    <w:rsid w:val="002B46AA"/>
    <w:rsid w:val="002B4D65"/>
    <w:rsid w:val="002B53EE"/>
    <w:rsid w:val="002B7CFD"/>
    <w:rsid w:val="002C07FA"/>
    <w:rsid w:val="002C0892"/>
    <w:rsid w:val="002C08A7"/>
    <w:rsid w:val="002C0DED"/>
    <w:rsid w:val="002C1DA1"/>
    <w:rsid w:val="002C1FD7"/>
    <w:rsid w:val="002C26F3"/>
    <w:rsid w:val="002C346C"/>
    <w:rsid w:val="002C52ED"/>
    <w:rsid w:val="002C578A"/>
    <w:rsid w:val="002C61D4"/>
    <w:rsid w:val="002C62A8"/>
    <w:rsid w:val="002C62BE"/>
    <w:rsid w:val="002C62FB"/>
    <w:rsid w:val="002C69F2"/>
    <w:rsid w:val="002C6A22"/>
    <w:rsid w:val="002C6A2D"/>
    <w:rsid w:val="002C74A7"/>
    <w:rsid w:val="002C7739"/>
    <w:rsid w:val="002C7E8F"/>
    <w:rsid w:val="002C7F3F"/>
    <w:rsid w:val="002D12B8"/>
    <w:rsid w:val="002D1366"/>
    <w:rsid w:val="002D16B8"/>
    <w:rsid w:val="002D19F5"/>
    <w:rsid w:val="002D1F53"/>
    <w:rsid w:val="002D2094"/>
    <w:rsid w:val="002D2B43"/>
    <w:rsid w:val="002D2D43"/>
    <w:rsid w:val="002D3369"/>
    <w:rsid w:val="002D3A89"/>
    <w:rsid w:val="002D3B57"/>
    <w:rsid w:val="002D4161"/>
    <w:rsid w:val="002D425C"/>
    <w:rsid w:val="002D5268"/>
    <w:rsid w:val="002D52F8"/>
    <w:rsid w:val="002D5325"/>
    <w:rsid w:val="002D5D20"/>
    <w:rsid w:val="002D5E16"/>
    <w:rsid w:val="002D61FF"/>
    <w:rsid w:val="002D6234"/>
    <w:rsid w:val="002D6317"/>
    <w:rsid w:val="002D67F2"/>
    <w:rsid w:val="002D6C0E"/>
    <w:rsid w:val="002D781A"/>
    <w:rsid w:val="002E035F"/>
    <w:rsid w:val="002E0374"/>
    <w:rsid w:val="002E0526"/>
    <w:rsid w:val="002E223E"/>
    <w:rsid w:val="002E2CD6"/>
    <w:rsid w:val="002E2D2E"/>
    <w:rsid w:val="002E2FD6"/>
    <w:rsid w:val="002E3199"/>
    <w:rsid w:val="002E4174"/>
    <w:rsid w:val="002E4445"/>
    <w:rsid w:val="002E4890"/>
    <w:rsid w:val="002E53E3"/>
    <w:rsid w:val="002E5A08"/>
    <w:rsid w:val="002E646D"/>
    <w:rsid w:val="002E66BE"/>
    <w:rsid w:val="002E68C0"/>
    <w:rsid w:val="002E6994"/>
    <w:rsid w:val="002E6DE0"/>
    <w:rsid w:val="002E77D0"/>
    <w:rsid w:val="002E7ABF"/>
    <w:rsid w:val="002F06A6"/>
    <w:rsid w:val="002F06A8"/>
    <w:rsid w:val="002F126C"/>
    <w:rsid w:val="002F1F4A"/>
    <w:rsid w:val="002F2A33"/>
    <w:rsid w:val="002F2C1C"/>
    <w:rsid w:val="002F34F2"/>
    <w:rsid w:val="002F3720"/>
    <w:rsid w:val="002F4532"/>
    <w:rsid w:val="002F4E09"/>
    <w:rsid w:val="002F5718"/>
    <w:rsid w:val="002F5AFE"/>
    <w:rsid w:val="002F63AE"/>
    <w:rsid w:val="002F698B"/>
    <w:rsid w:val="002F6AB6"/>
    <w:rsid w:val="002F78DB"/>
    <w:rsid w:val="002F7DC2"/>
    <w:rsid w:val="003013EB"/>
    <w:rsid w:val="003023B4"/>
    <w:rsid w:val="00302DF9"/>
    <w:rsid w:val="003034AB"/>
    <w:rsid w:val="003037E5"/>
    <w:rsid w:val="00303B65"/>
    <w:rsid w:val="00303E53"/>
    <w:rsid w:val="003043CD"/>
    <w:rsid w:val="00304D60"/>
    <w:rsid w:val="00304DB4"/>
    <w:rsid w:val="003050B2"/>
    <w:rsid w:val="00305E12"/>
    <w:rsid w:val="00306BFF"/>
    <w:rsid w:val="00306CD3"/>
    <w:rsid w:val="00307127"/>
    <w:rsid w:val="00307276"/>
    <w:rsid w:val="0030733D"/>
    <w:rsid w:val="0030776D"/>
    <w:rsid w:val="00307F10"/>
    <w:rsid w:val="003109DD"/>
    <w:rsid w:val="00310C43"/>
    <w:rsid w:val="003112D7"/>
    <w:rsid w:val="00311310"/>
    <w:rsid w:val="00312295"/>
    <w:rsid w:val="003123A0"/>
    <w:rsid w:val="00312450"/>
    <w:rsid w:val="00312637"/>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436"/>
    <w:rsid w:val="00320AE0"/>
    <w:rsid w:val="0032138C"/>
    <w:rsid w:val="0032163A"/>
    <w:rsid w:val="00321666"/>
    <w:rsid w:val="00321A97"/>
    <w:rsid w:val="00322433"/>
    <w:rsid w:val="003227CC"/>
    <w:rsid w:val="00323323"/>
    <w:rsid w:val="003233D4"/>
    <w:rsid w:val="00324BBE"/>
    <w:rsid w:val="00324DF9"/>
    <w:rsid w:val="00325041"/>
    <w:rsid w:val="003259AE"/>
    <w:rsid w:val="003260D4"/>
    <w:rsid w:val="00326255"/>
    <w:rsid w:val="00326972"/>
    <w:rsid w:val="00326BA7"/>
    <w:rsid w:val="0032728F"/>
    <w:rsid w:val="00327342"/>
    <w:rsid w:val="00327D69"/>
    <w:rsid w:val="003300C2"/>
    <w:rsid w:val="0033097F"/>
    <w:rsid w:val="003315AA"/>
    <w:rsid w:val="00331941"/>
    <w:rsid w:val="003319CE"/>
    <w:rsid w:val="00331AD9"/>
    <w:rsid w:val="00332C84"/>
    <w:rsid w:val="00332D51"/>
    <w:rsid w:val="00332FB5"/>
    <w:rsid w:val="00333117"/>
    <w:rsid w:val="0033447A"/>
    <w:rsid w:val="003346AD"/>
    <w:rsid w:val="00334736"/>
    <w:rsid w:val="00334926"/>
    <w:rsid w:val="003354CF"/>
    <w:rsid w:val="00335E4E"/>
    <w:rsid w:val="00335E50"/>
    <w:rsid w:val="00337287"/>
    <w:rsid w:val="00340025"/>
    <w:rsid w:val="003400B8"/>
    <w:rsid w:val="00340B07"/>
    <w:rsid w:val="00340B7E"/>
    <w:rsid w:val="003428BF"/>
    <w:rsid w:val="00342AB5"/>
    <w:rsid w:val="00342B07"/>
    <w:rsid w:val="00342D31"/>
    <w:rsid w:val="00343188"/>
    <w:rsid w:val="00343CD3"/>
    <w:rsid w:val="00343FE7"/>
    <w:rsid w:val="00344A5E"/>
    <w:rsid w:val="00344B0E"/>
    <w:rsid w:val="00345C3A"/>
    <w:rsid w:val="00345F6C"/>
    <w:rsid w:val="00346A65"/>
    <w:rsid w:val="00347EA3"/>
    <w:rsid w:val="0035028E"/>
    <w:rsid w:val="003502C8"/>
    <w:rsid w:val="003503B5"/>
    <w:rsid w:val="0035043D"/>
    <w:rsid w:val="00350960"/>
    <w:rsid w:val="00350C5D"/>
    <w:rsid w:val="003516BB"/>
    <w:rsid w:val="003519DA"/>
    <w:rsid w:val="0035206F"/>
    <w:rsid w:val="0035269D"/>
    <w:rsid w:val="00353289"/>
    <w:rsid w:val="003535D9"/>
    <w:rsid w:val="00354F81"/>
    <w:rsid w:val="00355CF1"/>
    <w:rsid w:val="003566AE"/>
    <w:rsid w:val="00356BA8"/>
    <w:rsid w:val="00356C06"/>
    <w:rsid w:val="00357177"/>
    <w:rsid w:val="00357335"/>
    <w:rsid w:val="003600B6"/>
    <w:rsid w:val="0036064C"/>
    <w:rsid w:val="00360B89"/>
    <w:rsid w:val="00360DC3"/>
    <w:rsid w:val="00361CA5"/>
    <w:rsid w:val="00361D06"/>
    <w:rsid w:val="003622E9"/>
    <w:rsid w:val="00362E12"/>
    <w:rsid w:val="00362F88"/>
    <w:rsid w:val="00363231"/>
    <w:rsid w:val="003634B7"/>
    <w:rsid w:val="00364B48"/>
    <w:rsid w:val="00364F22"/>
    <w:rsid w:val="00364FC8"/>
    <w:rsid w:val="00365729"/>
    <w:rsid w:val="00365D3F"/>
    <w:rsid w:val="00366269"/>
    <w:rsid w:val="00366394"/>
    <w:rsid w:val="00367637"/>
    <w:rsid w:val="003678F8"/>
    <w:rsid w:val="00367FB3"/>
    <w:rsid w:val="00370DF9"/>
    <w:rsid w:val="003712E9"/>
    <w:rsid w:val="0037143C"/>
    <w:rsid w:val="0037228C"/>
    <w:rsid w:val="003724E1"/>
    <w:rsid w:val="00372565"/>
    <w:rsid w:val="0037346A"/>
    <w:rsid w:val="00373651"/>
    <w:rsid w:val="0037365A"/>
    <w:rsid w:val="00373867"/>
    <w:rsid w:val="00373E56"/>
    <w:rsid w:val="003740E7"/>
    <w:rsid w:val="003743A3"/>
    <w:rsid w:val="003757AD"/>
    <w:rsid w:val="003759FE"/>
    <w:rsid w:val="00375B89"/>
    <w:rsid w:val="00376AC9"/>
    <w:rsid w:val="00376CA5"/>
    <w:rsid w:val="00377E63"/>
    <w:rsid w:val="00377EE6"/>
    <w:rsid w:val="00377FBB"/>
    <w:rsid w:val="0038014C"/>
    <w:rsid w:val="003806E8"/>
    <w:rsid w:val="00380849"/>
    <w:rsid w:val="00380950"/>
    <w:rsid w:val="0038159F"/>
    <w:rsid w:val="003815C5"/>
    <w:rsid w:val="00381997"/>
    <w:rsid w:val="00381D0D"/>
    <w:rsid w:val="00381FFB"/>
    <w:rsid w:val="003822E2"/>
    <w:rsid w:val="00382502"/>
    <w:rsid w:val="003829A2"/>
    <w:rsid w:val="00383BC0"/>
    <w:rsid w:val="0038454B"/>
    <w:rsid w:val="00384938"/>
    <w:rsid w:val="00385400"/>
    <w:rsid w:val="00386041"/>
    <w:rsid w:val="0038738A"/>
    <w:rsid w:val="0038765D"/>
    <w:rsid w:val="00387AA4"/>
    <w:rsid w:val="00387EF8"/>
    <w:rsid w:val="00390D80"/>
    <w:rsid w:val="00391165"/>
    <w:rsid w:val="00391584"/>
    <w:rsid w:val="0039207A"/>
    <w:rsid w:val="00392952"/>
    <w:rsid w:val="00392AB3"/>
    <w:rsid w:val="003936A3"/>
    <w:rsid w:val="00393EDC"/>
    <w:rsid w:val="00394065"/>
    <w:rsid w:val="00394244"/>
    <w:rsid w:val="003944A5"/>
    <w:rsid w:val="003947DF"/>
    <w:rsid w:val="00395370"/>
    <w:rsid w:val="003964D1"/>
    <w:rsid w:val="00396591"/>
    <w:rsid w:val="003971B5"/>
    <w:rsid w:val="00397221"/>
    <w:rsid w:val="003972A1"/>
    <w:rsid w:val="00397303"/>
    <w:rsid w:val="00397636"/>
    <w:rsid w:val="00397665"/>
    <w:rsid w:val="0039790C"/>
    <w:rsid w:val="003979F2"/>
    <w:rsid w:val="00397AEE"/>
    <w:rsid w:val="00397C41"/>
    <w:rsid w:val="003A0459"/>
    <w:rsid w:val="003A0CF3"/>
    <w:rsid w:val="003A0FDB"/>
    <w:rsid w:val="003A0FE3"/>
    <w:rsid w:val="003A1B73"/>
    <w:rsid w:val="003A1BDE"/>
    <w:rsid w:val="003A2657"/>
    <w:rsid w:val="003A29DB"/>
    <w:rsid w:val="003A2BA1"/>
    <w:rsid w:val="003A2D47"/>
    <w:rsid w:val="003A38A7"/>
    <w:rsid w:val="003A3E19"/>
    <w:rsid w:val="003A3EDD"/>
    <w:rsid w:val="003A4327"/>
    <w:rsid w:val="003A4EAF"/>
    <w:rsid w:val="003A5720"/>
    <w:rsid w:val="003A587B"/>
    <w:rsid w:val="003A6446"/>
    <w:rsid w:val="003A6948"/>
    <w:rsid w:val="003A6E39"/>
    <w:rsid w:val="003A71A7"/>
    <w:rsid w:val="003A7DDA"/>
    <w:rsid w:val="003B068A"/>
    <w:rsid w:val="003B0C48"/>
    <w:rsid w:val="003B1F21"/>
    <w:rsid w:val="003B2F57"/>
    <w:rsid w:val="003B370C"/>
    <w:rsid w:val="003B3ED7"/>
    <w:rsid w:val="003B54E5"/>
    <w:rsid w:val="003B5912"/>
    <w:rsid w:val="003B59CD"/>
    <w:rsid w:val="003B5DD7"/>
    <w:rsid w:val="003B600E"/>
    <w:rsid w:val="003B6027"/>
    <w:rsid w:val="003B60A1"/>
    <w:rsid w:val="003B6613"/>
    <w:rsid w:val="003B6DEA"/>
    <w:rsid w:val="003B787E"/>
    <w:rsid w:val="003C02F2"/>
    <w:rsid w:val="003C03FD"/>
    <w:rsid w:val="003C047D"/>
    <w:rsid w:val="003C0851"/>
    <w:rsid w:val="003C0A86"/>
    <w:rsid w:val="003C0D5B"/>
    <w:rsid w:val="003C179F"/>
    <w:rsid w:val="003C1CD5"/>
    <w:rsid w:val="003C26AD"/>
    <w:rsid w:val="003C2A4E"/>
    <w:rsid w:val="003C35C2"/>
    <w:rsid w:val="003C40EE"/>
    <w:rsid w:val="003C421D"/>
    <w:rsid w:val="003C43A3"/>
    <w:rsid w:val="003C4435"/>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5D2"/>
    <w:rsid w:val="003D5F8C"/>
    <w:rsid w:val="003D726F"/>
    <w:rsid w:val="003D7B80"/>
    <w:rsid w:val="003D7F80"/>
    <w:rsid w:val="003E07F5"/>
    <w:rsid w:val="003E0B66"/>
    <w:rsid w:val="003E0C73"/>
    <w:rsid w:val="003E15D7"/>
    <w:rsid w:val="003E2369"/>
    <w:rsid w:val="003E2703"/>
    <w:rsid w:val="003E2EA7"/>
    <w:rsid w:val="003E2F34"/>
    <w:rsid w:val="003E3C4A"/>
    <w:rsid w:val="003E46D3"/>
    <w:rsid w:val="003E4A20"/>
    <w:rsid w:val="003E4EE7"/>
    <w:rsid w:val="003E5AB8"/>
    <w:rsid w:val="003E5B09"/>
    <w:rsid w:val="003E6075"/>
    <w:rsid w:val="003E6120"/>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5986"/>
    <w:rsid w:val="003F5ACF"/>
    <w:rsid w:val="003F613E"/>
    <w:rsid w:val="003F61DF"/>
    <w:rsid w:val="003F69EE"/>
    <w:rsid w:val="003F716C"/>
    <w:rsid w:val="003F75C3"/>
    <w:rsid w:val="003F7F8D"/>
    <w:rsid w:val="004004E0"/>
    <w:rsid w:val="00400787"/>
    <w:rsid w:val="00400A21"/>
    <w:rsid w:val="00400EAA"/>
    <w:rsid w:val="004016D3"/>
    <w:rsid w:val="00401AFF"/>
    <w:rsid w:val="00401F3A"/>
    <w:rsid w:val="0040219E"/>
    <w:rsid w:val="0040273A"/>
    <w:rsid w:val="004027C3"/>
    <w:rsid w:val="00402A00"/>
    <w:rsid w:val="00402E03"/>
    <w:rsid w:val="004030E6"/>
    <w:rsid w:val="00403714"/>
    <w:rsid w:val="00403A98"/>
    <w:rsid w:val="00403DFD"/>
    <w:rsid w:val="004047CB"/>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28A7"/>
    <w:rsid w:val="00412D70"/>
    <w:rsid w:val="004131CE"/>
    <w:rsid w:val="00413349"/>
    <w:rsid w:val="004134AC"/>
    <w:rsid w:val="004139B2"/>
    <w:rsid w:val="00413D11"/>
    <w:rsid w:val="004140CE"/>
    <w:rsid w:val="00414355"/>
    <w:rsid w:val="00414B6D"/>
    <w:rsid w:val="00414EB7"/>
    <w:rsid w:val="00415076"/>
    <w:rsid w:val="00415AE3"/>
    <w:rsid w:val="00415FFD"/>
    <w:rsid w:val="00416B46"/>
    <w:rsid w:val="00417CA8"/>
    <w:rsid w:val="00420AB9"/>
    <w:rsid w:val="00420C82"/>
    <w:rsid w:val="00421606"/>
    <w:rsid w:val="00421839"/>
    <w:rsid w:val="0042291D"/>
    <w:rsid w:val="00422E49"/>
    <w:rsid w:val="00423B73"/>
    <w:rsid w:val="00423C1F"/>
    <w:rsid w:val="00423F54"/>
    <w:rsid w:val="00424091"/>
    <w:rsid w:val="004241D3"/>
    <w:rsid w:val="004247AB"/>
    <w:rsid w:val="00424C31"/>
    <w:rsid w:val="00424C63"/>
    <w:rsid w:val="004256DE"/>
    <w:rsid w:val="00425AD0"/>
    <w:rsid w:val="00425B37"/>
    <w:rsid w:val="004261F2"/>
    <w:rsid w:val="00426B0B"/>
    <w:rsid w:val="00427EEC"/>
    <w:rsid w:val="00430621"/>
    <w:rsid w:val="00431010"/>
    <w:rsid w:val="004312CA"/>
    <w:rsid w:val="0043133A"/>
    <w:rsid w:val="00431530"/>
    <w:rsid w:val="004317C2"/>
    <w:rsid w:val="00431D58"/>
    <w:rsid w:val="00431FAC"/>
    <w:rsid w:val="004342FE"/>
    <w:rsid w:val="00435663"/>
    <w:rsid w:val="00436DEB"/>
    <w:rsid w:val="00436EA0"/>
    <w:rsid w:val="00436ECD"/>
    <w:rsid w:val="004376A9"/>
    <w:rsid w:val="00437D5D"/>
    <w:rsid w:val="00437F06"/>
    <w:rsid w:val="0044033D"/>
    <w:rsid w:val="00440409"/>
    <w:rsid w:val="00440732"/>
    <w:rsid w:val="00441FE5"/>
    <w:rsid w:val="0044203A"/>
    <w:rsid w:val="004429A7"/>
    <w:rsid w:val="00442EF1"/>
    <w:rsid w:val="0044333E"/>
    <w:rsid w:val="00443562"/>
    <w:rsid w:val="00445258"/>
    <w:rsid w:val="00445D2B"/>
    <w:rsid w:val="00445D7B"/>
    <w:rsid w:val="00445E38"/>
    <w:rsid w:val="00445F40"/>
    <w:rsid w:val="004468FE"/>
    <w:rsid w:val="004469CF"/>
    <w:rsid w:val="00446DC7"/>
    <w:rsid w:val="00446DEC"/>
    <w:rsid w:val="00447192"/>
    <w:rsid w:val="004473A9"/>
    <w:rsid w:val="004477C3"/>
    <w:rsid w:val="00447831"/>
    <w:rsid w:val="004478E1"/>
    <w:rsid w:val="00447C31"/>
    <w:rsid w:val="00451898"/>
    <w:rsid w:val="004523A3"/>
    <w:rsid w:val="004527F2"/>
    <w:rsid w:val="0045288E"/>
    <w:rsid w:val="00452D25"/>
    <w:rsid w:val="00454ECF"/>
    <w:rsid w:val="004554C8"/>
    <w:rsid w:val="0045581C"/>
    <w:rsid w:val="004558DB"/>
    <w:rsid w:val="00455E58"/>
    <w:rsid w:val="00455FD5"/>
    <w:rsid w:val="0045701D"/>
    <w:rsid w:val="004572C5"/>
    <w:rsid w:val="004574E6"/>
    <w:rsid w:val="00457806"/>
    <w:rsid w:val="00457DC3"/>
    <w:rsid w:val="00457FC8"/>
    <w:rsid w:val="00460D20"/>
    <w:rsid w:val="00460E6E"/>
    <w:rsid w:val="00461780"/>
    <w:rsid w:val="00461A3A"/>
    <w:rsid w:val="00461EA1"/>
    <w:rsid w:val="0046227D"/>
    <w:rsid w:val="00462BE6"/>
    <w:rsid w:val="004636BB"/>
    <w:rsid w:val="004637B1"/>
    <w:rsid w:val="00463CD0"/>
    <w:rsid w:val="004642FE"/>
    <w:rsid w:val="0046439E"/>
    <w:rsid w:val="00464C67"/>
    <w:rsid w:val="00465B7A"/>
    <w:rsid w:val="00465D63"/>
    <w:rsid w:val="004666F5"/>
    <w:rsid w:val="00467065"/>
    <w:rsid w:val="00467B86"/>
    <w:rsid w:val="00470254"/>
    <w:rsid w:val="004709B1"/>
    <w:rsid w:val="00470BF7"/>
    <w:rsid w:val="00470DC5"/>
    <w:rsid w:val="004716E7"/>
    <w:rsid w:val="004729AE"/>
    <w:rsid w:val="00472B6F"/>
    <w:rsid w:val="0047371C"/>
    <w:rsid w:val="00473A48"/>
    <w:rsid w:val="00473EAF"/>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CA1"/>
    <w:rsid w:val="00482FA4"/>
    <w:rsid w:val="00483A88"/>
    <w:rsid w:val="00483EAA"/>
    <w:rsid w:val="00484078"/>
    <w:rsid w:val="00484F58"/>
    <w:rsid w:val="0048546F"/>
    <w:rsid w:val="00485867"/>
    <w:rsid w:val="004859D5"/>
    <w:rsid w:val="00485B2A"/>
    <w:rsid w:val="004864D5"/>
    <w:rsid w:val="00486682"/>
    <w:rsid w:val="0048670D"/>
    <w:rsid w:val="00486BC9"/>
    <w:rsid w:val="00486C67"/>
    <w:rsid w:val="00486DFC"/>
    <w:rsid w:val="00486E92"/>
    <w:rsid w:val="004870FE"/>
    <w:rsid w:val="00487934"/>
    <w:rsid w:val="00490106"/>
    <w:rsid w:val="00490E76"/>
    <w:rsid w:val="0049163E"/>
    <w:rsid w:val="004923D1"/>
    <w:rsid w:val="004929E2"/>
    <w:rsid w:val="00492F49"/>
    <w:rsid w:val="00493CE9"/>
    <w:rsid w:val="00495373"/>
    <w:rsid w:val="00495687"/>
    <w:rsid w:val="00495888"/>
    <w:rsid w:val="00495ABD"/>
    <w:rsid w:val="00495B36"/>
    <w:rsid w:val="00496068"/>
    <w:rsid w:val="0049632F"/>
    <w:rsid w:val="0049677E"/>
    <w:rsid w:val="00497725"/>
    <w:rsid w:val="004979EB"/>
    <w:rsid w:val="00497EEA"/>
    <w:rsid w:val="004A0A50"/>
    <w:rsid w:val="004A14DC"/>
    <w:rsid w:val="004A157C"/>
    <w:rsid w:val="004A219B"/>
    <w:rsid w:val="004A2B6E"/>
    <w:rsid w:val="004A31E9"/>
    <w:rsid w:val="004A3454"/>
    <w:rsid w:val="004A39EE"/>
    <w:rsid w:val="004A44D7"/>
    <w:rsid w:val="004A48DC"/>
    <w:rsid w:val="004A4D4D"/>
    <w:rsid w:val="004A5058"/>
    <w:rsid w:val="004A6551"/>
    <w:rsid w:val="004A65CE"/>
    <w:rsid w:val="004A6A7A"/>
    <w:rsid w:val="004A6ABF"/>
    <w:rsid w:val="004A74F6"/>
    <w:rsid w:val="004A7C27"/>
    <w:rsid w:val="004B10BA"/>
    <w:rsid w:val="004B1663"/>
    <w:rsid w:val="004B1F01"/>
    <w:rsid w:val="004B22A0"/>
    <w:rsid w:val="004B24ED"/>
    <w:rsid w:val="004B2552"/>
    <w:rsid w:val="004B2F9A"/>
    <w:rsid w:val="004B3304"/>
    <w:rsid w:val="004B3561"/>
    <w:rsid w:val="004B386F"/>
    <w:rsid w:val="004B39DA"/>
    <w:rsid w:val="004B43BB"/>
    <w:rsid w:val="004B44C0"/>
    <w:rsid w:val="004B491B"/>
    <w:rsid w:val="004B4CD3"/>
    <w:rsid w:val="004B4E4D"/>
    <w:rsid w:val="004B51C3"/>
    <w:rsid w:val="004B5D9D"/>
    <w:rsid w:val="004B5F56"/>
    <w:rsid w:val="004B734C"/>
    <w:rsid w:val="004B79DD"/>
    <w:rsid w:val="004B7E1F"/>
    <w:rsid w:val="004B7F8C"/>
    <w:rsid w:val="004C1284"/>
    <w:rsid w:val="004C129D"/>
    <w:rsid w:val="004C2742"/>
    <w:rsid w:val="004C2FFD"/>
    <w:rsid w:val="004C3193"/>
    <w:rsid w:val="004C4665"/>
    <w:rsid w:val="004C4BB8"/>
    <w:rsid w:val="004C519C"/>
    <w:rsid w:val="004C6168"/>
    <w:rsid w:val="004C6525"/>
    <w:rsid w:val="004C6835"/>
    <w:rsid w:val="004D151A"/>
    <w:rsid w:val="004D1981"/>
    <w:rsid w:val="004D19CE"/>
    <w:rsid w:val="004D1C96"/>
    <w:rsid w:val="004D28C6"/>
    <w:rsid w:val="004D2C52"/>
    <w:rsid w:val="004D2D35"/>
    <w:rsid w:val="004D2E21"/>
    <w:rsid w:val="004D2FCD"/>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047"/>
    <w:rsid w:val="004E283D"/>
    <w:rsid w:val="004E2FCA"/>
    <w:rsid w:val="004E39D5"/>
    <w:rsid w:val="004E3BB8"/>
    <w:rsid w:val="004E3E45"/>
    <w:rsid w:val="004E3EDB"/>
    <w:rsid w:val="004E4299"/>
    <w:rsid w:val="004E43F7"/>
    <w:rsid w:val="004E44A4"/>
    <w:rsid w:val="004E4C2D"/>
    <w:rsid w:val="004E5397"/>
    <w:rsid w:val="004E5A8E"/>
    <w:rsid w:val="004E6A66"/>
    <w:rsid w:val="004E6B78"/>
    <w:rsid w:val="004E719A"/>
    <w:rsid w:val="004E7321"/>
    <w:rsid w:val="004E7FAB"/>
    <w:rsid w:val="004F1264"/>
    <w:rsid w:val="004F2286"/>
    <w:rsid w:val="004F2AA4"/>
    <w:rsid w:val="004F38C5"/>
    <w:rsid w:val="004F39EB"/>
    <w:rsid w:val="004F4055"/>
    <w:rsid w:val="004F457D"/>
    <w:rsid w:val="004F5427"/>
    <w:rsid w:val="004F69A8"/>
    <w:rsid w:val="004F6D76"/>
    <w:rsid w:val="004F6FBA"/>
    <w:rsid w:val="004F7E56"/>
    <w:rsid w:val="004F7E96"/>
    <w:rsid w:val="0050034E"/>
    <w:rsid w:val="005004A0"/>
    <w:rsid w:val="00500753"/>
    <w:rsid w:val="00501A92"/>
    <w:rsid w:val="00501B58"/>
    <w:rsid w:val="00502DED"/>
    <w:rsid w:val="005035A1"/>
    <w:rsid w:val="005036F0"/>
    <w:rsid w:val="005042DC"/>
    <w:rsid w:val="0050449D"/>
    <w:rsid w:val="0050453B"/>
    <w:rsid w:val="005048BC"/>
    <w:rsid w:val="00504A2E"/>
    <w:rsid w:val="00505A52"/>
    <w:rsid w:val="00505AD3"/>
    <w:rsid w:val="005067C4"/>
    <w:rsid w:val="0050717B"/>
    <w:rsid w:val="0050756D"/>
    <w:rsid w:val="00507633"/>
    <w:rsid w:val="005078BB"/>
    <w:rsid w:val="00507EFE"/>
    <w:rsid w:val="00510313"/>
    <w:rsid w:val="005105EB"/>
    <w:rsid w:val="00510756"/>
    <w:rsid w:val="00510B83"/>
    <w:rsid w:val="00511761"/>
    <w:rsid w:val="005122C0"/>
    <w:rsid w:val="005125CF"/>
    <w:rsid w:val="00512F4A"/>
    <w:rsid w:val="00513362"/>
    <w:rsid w:val="0051420E"/>
    <w:rsid w:val="00514B54"/>
    <w:rsid w:val="00514DED"/>
    <w:rsid w:val="0051516F"/>
    <w:rsid w:val="00515353"/>
    <w:rsid w:val="00515688"/>
    <w:rsid w:val="00516290"/>
    <w:rsid w:val="00517D59"/>
    <w:rsid w:val="00520AD9"/>
    <w:rsid w:val="00521A15"/>
    <w:rsid w:val="0052222D"/>
    <w:rsid w:val="00524614"/>
    <w:rsid w:val="00525465"/>
    <w:rsid w:val="00525C78"/>
    <w:rsid w:val="005266A5"/>
    <w:rsid w:val="00526769"/>
    <w:rsid w:val="00527C87"/>
    <w:rsid w:val="00527CB2"/>
    <w:rsid w:val="00530534"/>
    <w:rsid w:val="00530596"/>
    <w:rsid w:val="00530681"/>
    <w:rsid w:val="005306C4"/>
    <w:rsid w:val="005316F3"/>
    <w:rsid w:val="00531C09"/>
    <w:rsid w:val="00532691"/>
    <w:rsid w:val="00532C19"/>
    <w:rsid w:val="00532CA9"/>
    <w:rsid w:val="0053387A"/>
    <w:rsid w:val="00535E6F"/>
    <w:rsid w:val="00536306"/>
    <w:rsid w:val="00536437"/>
    <w:rsid w:val="0053795B"/>
    <w:rsid w:val="005401E9"/>
    <w:rsid w:val="00541524"/>
    <w:rsid w:val="00541D8D"/>
    <w:rsid w:val="00541FBF"/>
    <w:rsid w:val="00542677"/>
    <w:rsid w:val="00542AEB"/>
    <w:rsid w:val="00543937"/>
    <w:rsid w:val="0054478A"/>
    <w:rsid w:val="005457F8"/>
    <w:rsid w:val="00545BC4"/>
    <w:rsid w:val="005460EB"/>
    <w:rsid w:val="00546C4C"/>
    <w:rsid w:val="00547234"/>
    <w:rsid w:val="0054748F"/>
    <w:rsid w:val="0054757E"/>
    <w:rsid w:val="00547687"/>
    <w:rsid w:val="005477D3"/>
    <w:rsid w:val="00547CCC"/>
    <w:rsid w:val="00547F2A"/>
    <w:rsid w:val="005503A9"/>
    <w:rsid w:val="0055129B"/>
    <w:rsid w:val="005514CA"/>
    <w:rsid w:val="005528A8"/>
    <w:rsid w:val="0055292D"/>
    <w:rsid w:val="0055357C"/>
    <w:rsid w:val="00553626"/>
    <w:rsid w:val="00553D19"/>
    <w:rsid w:val="00553DA3"/>
    <w:rsid w:val="005543B4"/>
    <w:rsid w:val="0055451D"/>
    <w:rsid w:val="005556B7"/>
    <w:rsid w:val="00555981"/>
    <w:rsid w:val="00555B39"/>
    <w:rsid w:val="00556911"/>
    <w:rsid w:val="005573C3"/>
    <w:rsid w:val="005575A5"/>
    <w:rsid w:val="00557932"/>
    <w:rsid w:val="005606A2"/>
    <w:rsid w:val="005610C9"/>
    <w:rsid w:val="00561B35"/>
    <w:rsid w:val="00561EA3"/>
    <w:rsid w:val="00562300"/>
    <w:rsid w:val="00562C7A"/>
    <w:rsid w:val="00563F92"/>
    <w:rsid w:val="00565B10"/>
    <w:rsid w:val="00566043"/>
    <w:rsid w:val="00566308"/>
    <w:rsid w:val="0056663A"/>
    <w:rsid w:val="00566D71"/>
    <w:rsid w:val="00566E9C"/>
    <w:rsid w:val="00567237"/>
    <w:rsid w:val="005672BB"/>
    <w:rsid w:val="005673BC"/>
    <w:rsid w:val="00567778"/>
    <w:rsid w:val="00567ADB"/>
    <w:rsid w:val="005722FE"/>
    <w:rsid w:val="00572D8C"/>
    <w:rsid w:val="00572DB5"/>
    <w:rsid w:val="0057346A"/>
    <w:rsid w:val="00573710"/>
    <w:rsid w:val="00574ACF"/>
    <w:rsid w:val="00575CBE"/>
    <w:rsid w:val="005765D8"/>
    <w:rsid w:val="0057673A"/>
    <w:rsid w:val="00576C1D"/>
    <w:rsid w:val="00577598"/>
    <w:rsid w:val="00580129"/>
    <w:rsid w:val="005805C2"/>
    <w:rsid w:val="005808DF"/>
    <w:rsid w:val="00580F50"/>
    <w:rsid w:val="00581B81"/>
    <w:rsid w:val="005821EF"/>
    <w:rsid w:val="00582CC0"/>
    <w:rsid w:val="00582E06"/>
    <w:rsid w:val="005833FF"/>
    <w:rsid w:val="00583549"/>
    <w:rsid w:val="00583BCD"/>
    <w:rsid w:val="00584134"/>
    <w:rsid w:val="005845B7"/>
    <w:rsid w:val="00585334"/>
    <w:rsid w:val="00586335"/>
    <w:rsid w:val="00586435"/>
    <w:rsid w:val="00586661"/>
    <w:rsid w:val="00586C1E"/>
    <w:rsid w:val="00586F74"/>
    <w:rsid w:val="00587465"/>
    <w:rsid w:val="00587A6E"/>
    <w:rsid w:val="00587EC8"/>
    <w:rsid w:val="005908F5"/>
    <w:rsid w:val="005909C0"/>
    <w:rsid w:val="0059100E"/>
    <w:rsid w:val="00591330"/>
    <w:rsid w:val="005917E1"/>
    <w:rsid w:val="00592A67"/>
    <w:rsid w:val="0059377E"/>
    <w:rsid w:val="005943E9"/>
    <w:rsid w:val="00595EF9"/>
    <w:rsid w:val="005969A4"/>
    <w:rsid w:val="00597B9C"/>
    <w:rsid w:val="005A00EF"/>
    <w:rsid w:val="005A01CB"/>
    <w:rsid w:val="005A037D"/>
    <w:rsid w:val="005A0966"/>
    <w:rsid w:val="005A09D4"/>
    <w:rsid w:val="005A0CBE"/>
    <w:rsid w:val="005A2238"/>
    <w:rsid w:val="005A407C"/>
    <w:rsid w:val="005A4688"/>
    <w:rsid w:val="005A4F70"/>
    <w:rsid w:val="005A4FE4"/>
    <w:rsid w:val="005A50AE"/>
    <w:rsid w:val="005A5335"/>
    <w:rsid w:val="005A5FE3"/>
    <w:rsid w:val="005A75E0"/>
    <w:rsid w:val="005A7F42"/>
    <w:rsid w:val="005B0125"/>
    <w:rsid w:val="005B0AA4"/>
    <w:rsid w:val="005B169F"/>
    <w:rsid w:val="005B18BD"/>
    <w:rsid w:val="005B2032"/>
    <w:rsid w:val="005B211C"/>
    <w:rsid w:val="005B22F8"/>
    <w:rsid w:val="005B2585"/>
    <w:rsid w:val="005B2DA4"/>
    <w:rsid w:val="005B3204"/>
    <w:rsid w:val="005B3380"/>
    <w:rsid w:val="005B36F5"/>
    <w:rsid w:val="005B3736"/>
    <w:rsid w:val="005B3767"/>
    <w:rsid w:val="005B4731"/>
    <w:rsid w:val="005B4735"/>
    <w:rsid w:val="005B5CB0"/>
    <w:rsid w:val="005B5F0A"/>
    <w:rsid w:val="005B6066"/>
    <w:rsid w:val="005B6759"/>
    <w:rsid w:val="005B688A"/>
    <w:rsid w:val="005B6E1E"/>
    <w:rsid w:val="005B6F55"/>
    <w:rsid w:val="005B7F2D"/>
    <w:rsid w:val="005C05B5"/>
    <w:rsid w:val="005C0943"/>
    <w:rsid w:val="005C0A94"/>
    <w:rsid w:val="005C17A8"/>
    <w:rsid w:val="005C1DB7"/>
    <w:rsid w:val="005C292E"/>
    <w:rsid w:val="005C2CF8"/>
    <w:rsid w:val="005C39B7"/>
    <w:rsid w:val="005C4259"/>
    <w:rsid w:val="005C4A33"/>
    <w:rsid w:val="005C4B26"/>
    <w:rsid w:val="005C4FA2"/>
    <w:rsid w:val="005C50BF"/>
    <w:rsid w:val="005C518F"/>
    <w:rsid w:val="005C531E"/>
    <w:rsid w:val="005C5BC3"/>
    <w:rsid w:val="005C792D"/>
    <w:rsid w:val="005C7A16"/>
    <w:rsid w:val="005D15D5"/>
    <w:rsid w:val="005D165C"/>
    <w:rsid w:val="005D217D"/>
    <w:rsid w:val="005D27D0"/>
    <w:rsid w:val="005D2BD5"/>
    <w:rsid w:val="005D4325"/>
    <w:rsid w:val="005D4B53"/>
    <w:rsid w:val="005D53CE"/>
    <w:rsid w:val="005D5B84"/>
    <w:rsid w:val="005D6388"/>
    <w:rsid w:val="005D6737"/>
    <w:rsid w:val="005E191E"/>
    <w:rsid w:val="005E2A9A"/>
    <w:rsid w:val="005E2F15"/>
    <w:rsid w:val="005E3093"/>
    <w:rsid w:val="005E34A0"/>
    <w:rsid w:val="005E4513"/>
    <w:rsid w:val="005E64FB"/>
    <w:rsid w:val="005E6768"/>
    <w:rsid w:val="005E6CC6"/>
    <w:rsid w:val="005E6FFA"/>
    <w:rsid w:val="005F0C29"/>
    <w:rsid w:val="005F16B3"/>
    <w:rsid w:val="005F206A"/>
    <w:rsid w:val="005F2117"/>
    <w:rsid w:val="005F2409"/>
    <w:rsid w:val="005F2BB3"/>
    <w:rsid w:val="005F2E1D"/>
    <w:rsid w:val="005F3FD4"/>
    <w:rsid w:val="005F436C"/>
    <w:rsid w:val="005F48B0"/>
    <w:rsid w:val="005F51B8"/>
    <w:rsid w:val="005F5383"/>
    <w:rsid w:val="005F590E"/>
    <w:rsid w:val="005F5CD1"/>
    <w:rsid w:val="005F6AFA"/>
    <w:rsid w:val="005F6BB9"/>
    <w:rsid w:val="005F7674"/>
    <w:rsid w:val="005F7B4B"/>
    <w:rsid w:val="005F7C3E"/>
    <w:rsid w:val="006000E5"/>
    <w:rsid w:val="00600134"/>
    <w:rsid w:val="00600B27"/>
    <w:rsid w:val="00600D77"/>
    <w:rsid w:val="00600FE8"/>
    <w:rsid w:val="00601649"/>
    <w:rsid w:val="00601718"/>
    <w:rsid w:val="00601F06"/>
    <w:rsid w:val="00602ED7"/>
    <w:rsid w:val="006034AC"/>
    <w:rsid w:val="00604B04"/>
    <w:rsid w:val="00604D14"/>
    <w:rsid w:val="00604DF4"/>
    <w:rsid w:val="0060513A"/>
    <w:rsid w:val="0060538A"/>
    <w:rsid w:val="00605680"/>
    <w:rsid w:val="006059D2"/>
    <w:rsid w:val="00605DB7"/>
    <w:rsid w:val="006061C4"/>
    <w:rsid w:val="00606CDF"/>
    <w:rsid w:val="006075AE"/>
    <w:rsid w:val="00607836"/>
    <w:rsid w:val="00607AFA"/>
    <w:rsid w:val="006116E7"/>
    <w:rsid w:val="006122C1"/>
    <w:rsid w:val="00612B1A"/>
    <w:rsid w:val="0061353E"/>
    <w:rsid w:val="00613C2C"/>
    <w:rsid w:val="00614C72"/>
    <w:rsid w:val="00615D91"/>
    <w:rsid w:val="00616062"/>
    <w:rsid w:val="0061729E"/>
    <w:rsid w:val="006178C7"/>
    <w:rsid w:val="00617C71"/>
    <w:rsid w:val="00620ED9"/>
    <w:rsid w:val="0062189A"/>
    <w:rsid w:val="00623079"/>
    <w:rsid w:val="00623524"/>
    <w:rsid w:val="00623903"/>
    <w:rsid w:val="0062415B"/>
    <w:rsid w:val="00624281"/>
    <w:rsid w:val="00624518"/>
    <w:rsid w:val="00625604"/>
    <w:rsid w:val="00626588"/>
    <w:rsid w:val="006268A6"/>
    <w:rsid w:val="006279A8"/>
    <w:rsid w:val="00627D5C"/>
    <w:rsid w:val="0063025F"/>
    <w:rsid w:val="00630EE8"/>
    <w:rsid w:val="0063150E"/>
    <w:rsid w:val="006319A8"/>
    <w:rsid w:val="00631D6B"/>
    <w:rsid w:val="0063209C"/>
    <w:rsid w:val="006322DB"/>
    <w:rsid w:val="00632983"/>
    <w:rsid w:val="006335AE"/>
    <w:rsid w:val="006339BC"/>
    <w:rsid w:val="00634FA1"/>
    <w:rsid w:val="006353B4"/>
    <w:rsid w:val="00635DEE"/>
    <w:rsid w:val="006360E8"/>
    <w:rsid w:val="006361E8"/>
    <w:rsid w:val="006362F6"/>
    <w:rsid w:val="00636618"/>
    <w:rsid w:val="0063691F"/>
    <w:rsid w:val="006374A1"/>
    <w:rsid w:val="00637CC8"/>
    <w:rsid w:val="00640251"/>
    <w:rsid w:val="006402FC"/>
    <w:rsid w:val="006408FE"/>
    <w:rsid w:val="00641073"/>
    <w:rsid w:val="00641578"/>
    <w:rsid w:val="006418A0"/>
    <w:rsid w:val="00642577"/>
    <w:rsid w:val="006433F1"/>
    <w:rsid w:val="00643618"/>
    <w:rsid w:val="00643B9D"/>
    <w:rsid w:val="0064521C"/>
    <w:rsid w:val="00645B61"/>
    <w:rsid w:val="00645EFF"/>
    <w:rsid w:val="00645FB1"/>
    <w:rsid w:val="00646801"/>
    <w:rsid w:val="00646F70"/>
    <w:rsid w:val="006479F3"/>
    <w:rsid w:val="00647BD6"/>
    <w:rsid w:val="00650174"/>
    <w:rsid w:val="006505B5"/>
    <w:rsid w:val="00650A09"/>
    <w:rsid w:val="00650F64"/>
    <w:rsid w:val="00652A05"/>
    <w:rsid w:val="00652DD3"/>
    <w:rsid w:val="00653434"/>
    <w:rsid w:val="006534D7"/>
    <w:rsid w:val="00653B4B"/>
    <w:rsid w:val="00653E08"/>
    <w:rsid w:val="006561FE"/>
    <w:rsid w:val="006565D8"/>
    <w:rsid w:val="006566BC"/>
    <w:rsid w:val="00656794"/>
    <w:rsid w:val="0065698B"/>
    <w:rsid w:val="00657399"/>
    <w:rsid w:val="00657961"/>
    <w:rsid w:val="00657F68"/>
    <w:rsid w:val="0066001A"/>
    <w:rsid w:val="00660403"/>
    <w:rsid w:val="00660C5A"/>
    <w:rsid w:val="00660F79"/>
    <w:rsid w:val="006617D4"/>
    <w:rsid w:val="00661DCA"/>
    <w:rsid w:val="00662ACE"/>
    <w:rsid w:val="00662C86"/>
    <w:rsid w:val="0066363E"/>
    <w:rsid w:val="00664532"/>
    <w:rsid w:val="0066466C"/>
    <w:rsid w:val="00665104"/>
    <w:rsid w:val="006652D8"/>
    <w:rsid w:val="0066574A"/>
    <w:rsid w:val="00665C28"/>
    <w:rsid w:val="00665DD6"/>
    <w:rsid w:val="006664BC"/>
    <w:rsid w:val="00666CFB"/>
    <w:rsid w:val="0066722B"/>
    <w:rsid w:val="006672E5"/>
    <w:rsid w:val="00667940"/>
    <w:rsid w:val="00667AF9"/>
    <w:rsid w:val="006705F0"/>
    <w:rsid w:val="006712AC"/>
    <w:rsid w:val="00671472"/>
    <w:rsid w:val="00671838"/>
    <w:rsid w:val="006723DB"/>
    <w:rsid w:val="00673195"/>
    <w:rsid w:val="0067404E"/>
    <w:rsid w:val="006741BD"/>
    <w:rsid w:val="006742EB"/>
    <w:rsid w:val="00674B4C"/>
    <w:rsid w:val="00674D24"/>
    <w:rsid w:val="00674F1C"/>
    <w:rsid w:val="00674FF6"/>
    <w:rsid w:val="006754AF"/>
    <w:rsid w:val="00676BFD"/>
    <w:rsid w:val="00676D05"/>
    <w:rsid w:val="00676F22"/>
    <w:rsid w:val="006776FD"/>
    <w:rsid w:val="0067784B"/>
    <w:rsid w:val="00677EB8"/>
    <w:rsid w:val="00680454"/>
    <w:rsid w:val="00681261"/>
    <w:rsid w:val="00682540"/>
    <w:rsid w:val="006831A3"/>
    <w:rsid w:val="006838E7"/>
    <w:rsid w:val="00683A5F"/>
    <w:rsid w:val="00683DEC"/>
    <w:rsid w:val="0068502D"/>
    <w:rsid w:val="00685265"/>
    <w:rsid w:val="0068533E"/>
    <w:rsid w:val="0068566C"/>
    <w:rsid w:val="00685B51"/>
    <w:rsid w:val="00686103"/>
    <w:rsid w:val="00686345"/>
    <w:rsid w:val="00686F16"/>
    <w:rsid w:val="00687B21"/>
    <w:rsid w:val="00690FE6"/>
    <w:rsid w:val="00692DDD"/>
    <w:rsid w:val="00692EA5"/>
    <w:rsid w:val="006932F9"/>
    <w:rsid w:val="0069481D"/>
    <w:rsid w:val="00694D1A"/>
    <w:rsid w:val="00694F67"/>
    <w:rsid w:val="00695781"/>
    <w:rsid w:val="00695847"/>
    <w:rsid w:val="00695ADA"/>
    <w:rsid w:val="00696333"/>
    <w:rsid w:val="00696429"/>
    <w:rsid w:val="00696800"/>
    <w:rsid w:val="00696AD5"/>
    <w:rsid w:val="00696CA0"/>
    <w:rsid w:val="00697878"/>
    <w:rsid w:val="00697ACC"/>
    <w:rsid w:val="00697D2F"/>
    <w:rsid w:val="006A04C2"/>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51F5"/>
    <w:rsid w:val="006A70DA"/>
    <w:rsid w:val="006A757F"/>
    <w:rsid w:val="006A77BF"/>
    <w:rsid w:val="006A7E33"/>
    <w:rsid w:val="006A7EE2"/>
    <w:rsid w:val="006B03B0"/>
    <w:rsid w:val="006B1B42"/>
    <w:rsid w:val="006B3677"/>
    <w:rsid w:val="006B3BE9"/>
    <w:rsid w:val="006B4372"/>
    <w:rsid w:val="006B4FC3"/>
    <w:rsid w:val="006B677E"/>
    <w:rsid w:val="006B6862"/>
    <w:rsid w:val="006B6E66"/>
    <w:rsid w:val="006B7724"/>
    <w:rsid w:val="006B7D87"/>
    <w:rsid w:val="006C0183"/>
    <w:rsid w:val="006C02A5"/>
    <w:rsid w:val="006C030F"/>
    <w:rsid w:val="006C07D6"/>
    <w:rsid w:val="006C0F00"/>
    <w:rsid w:val="006C0F47"/>
    <w:rsid w:val="006C171C"/>
    <w:rsid w:val="006C173E"/>
    <w:rsid w:val="006C2143"/>
    <w:rsid w:val="006C2E57"/>
    <w:rsid w:val="006C39A7"/>
    <w:rsid w:val="006C3E83"/>
    <w:rsid w:val="006C6661"/>
    <w:rsid w:val="006C6A99"/>
    <w:rsid w:val="006C7CD8"/>
    <w:rsid w:val="006C7DF8"/>
    <w:rsid w:val="006D000B"/>
    <w:rsid w:val="006D039E"/>
    <w:rsid w:val="006D099D"/>
    <w:rsid w:val="006D104E"/>
    <w:rsid w:val="006D2269"/>
    <w:rsid w:val="006D2460"/>
    <w:rsid w:val="006D2F1B"/>
    <w:rsid w:val="006D42D4"/>
    <w:rsid w:val="006D43A8"/>
    <w:rsid w:val="006D46A5"/>
    <w:rsid w:val="006D497E"/>
    <w:rsid w:val="006D4B1F"/>
    <w:rsid w:val="006D4EA0"/>
    <w:rsid w:val="006D4EDC"/>
    <w:rsid w:val="006D541A"/>
    <w:rsid w:val="006D557B"/>
    <w:rsid w:val="006D58A9"/>
    <w:rsid w:val="006D59F3"/>
    <w:rsid w:val="006D5A6B"/>
    <w:rsid w:val="006D5C98"/>
    <w:rsid w:val="006D7189"/>
    <w:rsid w:val="006D732A"/>
    <w:rsid w:val="006D737D"/>
    <w:rsid w:val="006D7722"/>
    <w:rsid w:val="006D7FF8"/>
    <w:rsid w:val="006E05FB"/>
    <w:rsid w:val="006E11B3"/>
    <w:rsid w:val="006E1854"/>
    <w:rsid w:val="006E1906"/>
    <w:rsid w:val="006E1CA4"/>
    <w:rsid w:val="006E1F66"/>
    <w:rsid w:val="006E20A2"/>
    <w:rsid w:val="006E23EC"/>
    <w:rsid w:val="006E29C9"/>
    <w:rsid w:val="006E2AA8"/>
    <w:rsid w:val="006E2DF2"/>
    <w:rsid w:val="006E3B09"/>
    <w:rsid w:val="006E3C62"/>
    <w:rsid w:val="006E48CE"/>
    <w:rsid w:val="006E4E5A"/>
    <w:rsid w:val="006E4EF7"/>
    <w:rsid w:val="006E6D59"/>
    <w:rsid w:val="006E6E8C"/>
    <w:rsid w:val="006F040F"/>
    <w:rsid w:val="006F14C6"/>
    <w:rsid w:val="006F2308"/>
    <w:rsid w:val="006F25EB"/>
    <w:rsid w:val="006F264E"/>
    <w:rsid w:val="006F2A24"/>
    <w:rsid w:val="006F2ACF"/>
    <w:rsid w:val="006F2E2D"/>
    <w:rsid w:val="006F3AAB"/>
    <w:rsid w:val="006F3CA5"/>
    <w:rsid w:val="006F3D05"/>
    <w:rsid w:val="006F42C5"/>
    <w:rsid w:val="006F4BC8"/>
    <w:rsid w:val="006F5283"/>
    <w:rsid w:val="006F57F9"/>
    <w:rsid w:val="006F5B56"/>
    <w:rsid w:val="006F66B3"/>
    <w:rsid w:val="006F67F7"/>
    <w:rsid w:val="006F6A01"/>
    <w:rsid w:val="006F6C37"/>
    <w:rsid w:val="006F6FF2"/>
    <w:rsid w:val="006F7736"/>
    <w:rsid w:val="006F79AA"/>
    <w:rsid w:val="006F7F56"/>
    <w:rsid w:val="007003A0"/>
    <w:rsid w:val="007015BB"/>
    <w:rsid w:val="007016E9"/>
    <w:rsid w:val="00701B5A"/>
    <w:rsid w:val="00701C21"/>
    <w:rsid w:val="00702334"/>
    <w:rsid w:val="00703391"/>
    <w:rsid w:val="007034FA"/>
    <w:rsid w:val="00703B48"/>
    <w:rsid w:val="00703BC2"/>
    <w:rsid w:val="007046EE"/>
    <w:rsid w:val="007049AB"/>
    <w:rsid w:val="007059E8"/>
    <w:rsid w:val="00705F63"/>
    <w:rsid w:val="00706410"/>
    <w:rsid w:val="0070698A"/>
    <w:rsid w:val="00707A45"/>
    <w:rsid w:val="00707F11"/>
    <w:rsid w:val="00710435"/>
    <w:rsid w:val="0071060E"/>
    <w:rsid w:val="00710833"/>
    <w:rsid w:val="00710DBE"/>
    <w:rsid w:val="00710EBB"/>
    <w:rsid w:val="00711B9E"/>
    <w:rsid w:val="00712042"/>
    <w:rsid w:val="007120A7"/>
    <w:rsid w:val="00712649"/>
    <w:rsid w:val="007126BF"/>
    <w:rsid w:val="00713C66"/>
    <w:rsid w:val="00713E12"/>
    <w:rsid w:val="007141DD"/>
    <w:rsid w:val="00714339"/>
    <w:rsid w:val="007146BB"/>
    <w:rsid w:val="007151BE"/>
    <w:rsid w:val="007152AA"/>
    <w:rsid w:val="00716715"/>
    <w:rsid w:val="007172D0"/>
    <w:rsid w:val="0071741E"/>
    <w:rsid w:val="00720221"/>
    <w:rsid w:val="007202ED"/>
    <w:rsid w:val="00720F20"/>
    <w:rsid w:val="00720F94"/>
    <w:rsid w:val="007218C2"/>
    <w:rsid w:val="007234DC"/>
    <w:rsid w:val="007238B8"/>
    <w:rsid w:val="00723BEF"/>
    <w:rsid w:val="00724147"/>
    <w:rsid w:val="00724225"/>
    <w:rsid w:val="007245CE"/>
    <w:rsid w:val="007246B9"/>
    <w:rsid w:val="0072485F"/>
    <w:rsid w:val="00724B7A"/>
    <w:rsid w:val="00724CEA"/>
    <w:rsid w:val="007264EF"/>
    <w:rsid w:val="00727B0F"/>
    <w:rsid w:val="00727D2D"/>
    <w:rsid w:val="00730037"/>
    <w:rsid w:val="00731B75"/>
    <w:rsid w:val="007325FC"/>
    <w:rsid w:val="00732728"/>
    <w:rsid w:val="00732D5D"/>
    <w:rsid w:val="007333C0"/>
    <w:rsid w:val="00733433"/>
    <w:rsid w:val="00733E0B"/>
    <w:rsid w:val="0073471C"/>
    <w:rsid w:val="00734758"/>
    <w:rsid w:val="00734776"/>
    <w:rsid w:val="00734891"/>
    <w:rsid w:val="0073680A"/>
    <w:rsid w:val="00736B83"/>
    <w:rsid w:val="00736D4F"/>
    <w:rsid w:val="00736ECD"/>
    <w:rsid w:val="00737381"/>
    <w:rsid w:val="00737C0E"/>
    <w:rsid w:val="0074019E"/>
    <w:rsid w:val="007403BC"/>
    <w:rsid w:val="00741157"/>
    <w:rsid w:val="007415AD"/>
    <w:rsid w:val="00741CDC"/>
    <w:rsid w:val="00742034"/>
    <w:rsid w:val="00742732"/>
    <w:rsid w:val="00742CFD"/>
    <w:rsid w:val="0074317A"/>
    <w:rsid w:val="0074320B"/>
    <w:rsid w:val="00743B3B"/>
    <w:rsid w:val="00744948"/>
    <w:rsid w:val="00745929"/>
    <w:rsid w:val="00745940"/>
    <w:rsid w:val="007459D5"/>
    <w:rsid w:val="007467C4"/>
    <w:rsid w:val="007469EA"/>
    <w:rsid w:val="00746CB9"/>
    <w:rsid w:val="007477BD"/>
    <w:rsid w:val="007501FD"/>
    <w:rsid w:val="00750BFC"/>
    <w:rsid w:val="00751562"/>
    <w:rsid w:val="00751F30"/>
    <w:rsid w:val="0075217D"/>
    <w:rsid w:val="007523A6"/>
    <w:rsid w:val="00752565"/>
    <w:rsid w:val="007527AD"/>
    <w:rsid w:val="00753172"/>
    <w:rsid w:val="00753AB8"/>
    <w:rsid w:val="00753AD9"/>
    <w:rsid w:val="00753BE0"/>
    <w:rsid w:val="0075427F"/>
    <w:rsid w:val="00754384"/>
    <w:rsid w:val="00754732"/>
    <w:rsid w:val="0075540A"/>
    <w:rsid w:val="0075541A"/>
    <w:rsid w:val="00756389"/>
    <w:rsid w:val="007566EF"/>
    <w:rsid w:val="007567F8"/>
    <w:rsid w:val="00756C64"/>
    <w:rsid w:val="00756C8B"/>
    <w:rsid w:val="00756F28"/>
    <w:rsid w:val="00757EAF"/>
    <w:rsid w:val="0076018C"/>
    <w:rsid w:val="00760AFF"/>
    <w:rsid w:val="0076121D"/>
    <w:rsid w:val="007612C2"/>
    <w:rsid w:val="00763096"/>
    <w:rsid w:val="00763340"/>
    <w:rsid w:val="00763C13"/>
    <w:rsid w:val="00763E48"/>
    <w:rsid w:val="0076438E"/>
    <w:rsid w:val="0076486F"/>
    <w:rsid w:val="00764EC4"/>
    <w:rsid w:val="00765059"/>
    <w:rsid w:val="00765566"/>
    <w:rsid w:val="00765AF2"/>
    <w:rsid w:val="00765B9B"/>
    <w:rsid w:val="0076677F"/>
    <w:rsid w:val="00766D62"/>
    <w:rsid w:val="0076700A"/>
    <w:rsid w:val="00767186"/>
    <w:rsid w:val="007671B1"/>
    <w:rsid w:val="00767A52"/>
    <w:rsid w:val="00767B23"/>
    <w:rsid w:val="00767B25"/>
    <w:rsid w:val="00767C28"/>
    <w:rsid w:val="00770046"/>
    <w:rsid w:val="007701BC"/>
    <w:rsid w:val="00770663"/>
    <w:rsid w:val="00770764"/>
    <w:rsid w:val="00770D71"/>
    <w:rsid w:val="00770F4B"/>
    <w:rsid w:val="0077123F"/>
    <w:rsid w:val="007716CA"/>
    <w:rsid w:val="0077186F"/>
    <w:rsid w:val="0077267C"/>
    <w:rsid w:val="00772F0F"/>
    <w:rsid w:val="00773432"/>
    <w:rsid w:val="007736D5"/>
    <w:rsid w:val="00773B0B"/>
    <w:rsid w:val="00773E01"/>
    <w:rsid w:val="00774799"/>
    <w:rsid w:val="00774D1E"/>
    <w:rsid w:val="00774FBB"/>
    <w:rsid w:val="00774FCE"/>
    <w:rsid w:val="00774FDD"/>
    <w:rsid w:val="00775215"/>
    <w:rsid w:val="00775904"/>
    <w:rsid w:val="00775B16"/>
    <w:rsid w:val="00776BFA"/>
    <w:rsid w:val="007770E7"/>
    <w:rsid w:val="00777172"/>
    <w:rsid w:val="00777D36"/>
    <w:rsid w:val="0078053B"/>
    <w:rsid w:val="007806B8"/>
    <w:rsid w:val="00780819"/>
    <w:rsid w:val="00781F16"/>
    <w:rsid w:val="007824CD"/>
    <w:rsid w:val="00782F2D"/>
    <w:rsid w:val="00782FF3"/>
    <w:rsid w:val="0078304E"/>
    <w:rsid w:val="00783073"/>
    <w:rsid w:val="00783158"/>
    <w:rsid w:val="00783563"/>
    <w:rsid w:val="007835B9"/>
    <w:rsid w:val="00783C91"/>
    <w:rsid w:val="0078428C"/>
    <w:rsid w:val="0078455D"/>
    <w:rsid w:val="007846C3"/>
    <w:rsid w:val="007856B3"/>
    <w:rsid w:val="00786A35"/>
    <w:rsid w:val="007904C0"/>
    <w:rsid w:val="00791E34"/>
    <w:rsid w:val="0079253D"/>
    <w:rsid w:val="007933E7"/>
    <w:rsid w:val="0079394A"/>
    <w:rsid w:val="00794347"/>
    <w:rsid w:val="00794FC5"/>
    <w:rsid w:val="0079528B"/>
    <w:rsid w:val="00795B33"/>
    <w:rsid w:val="00795BE4"/>
    <w:rsid w:val="00796B35"/>
    <w:rsid w:val="00797636"/>
    <w:rsid w:val="00797936"/>
    <w:rsid w:val="007A051D"/>
    <w:rsid w:val="007A07C5"/>
    <w:rsid w:val="007A0C86"/>
    <w:rsid w:val="007A1577"/>
    <w:rsid w:val="007A1AAA"/>
    <w:rsid w:val="007A203E"/>
    <w:rsid w:val="007A27B3"/>
    <w:rsid w:val="007A35C8"/>
    <w:rsid w:val="007A3655"/>
    <w:rsid w:val="007A378E"/>
    <w:rsid w:val="007A3B01"/>
    <w:rsid w:val="007A407E"/>
    <w:rsid w:val="007A4811"/>
    <w:rsid w:val="007A6A88"/>
    <w:rsid w:val="007A747A"/>
    <w:rsid w:val="007B03E6"/>
    <w:rsid w:val="007B0578"/>
    <w:rsid w:val="007B0C4A"/>
    <w:rsid w:val="007B16CB"/>
    <w:rsid w:val="007B1B9E"/>
    <w:rsid w:val="007B1D55"/>
    <w:rsid w:val="007B1D87"/>
    <w:rsid w:val="007B2919"/>
    <w:rsid w:val="007B2B86"/>
    <w:rsid w:val="007B2D21"/>
    <w:rsid w:val="007B2DBD"/>
    <w:rsid w:val="007B2ECE"/>
    <w:rsid w:val="007B33C0"/>
    <w:rsid w:val="007B3A2D"/>
    <w:rsid w:val="007B3E84"/>
    <w:rsid w:val="007B4D24"/>
    <w:rsid w:val="007B4EAA"/>
    <w:rsid w:val="007B54EF"/>
    <w:rsid w:val="007B5939"/>
    <w:rsid w:val="007B6845"/>
    <w:rsid w:val="007B6931"/>
    <w:rsid w:val="007B6AF0"/>
    <w:rsid w:val="007B6CC1"/>
    <w:rsid w:val="007B6F1D"/>
    <w:rsid w:val="007B7844"/>
    <w:rsid w:val="007B78BA"/>
    <w:rsid w:val="007B7BC8"/>
    <w:rsid w:val="007C00B5"/>
    <w:rsid w:val="007C0581"/>
    <w:rsid w:val="007C07A9"/>
    <w:rsid w:val="007C1A00"/>
    <w:rsid w:val="007C1E09"/>
    <w:rsid w:val="007C1FD8"/>
    <w:rsid w:val="007C2124"/>
    <w:rsid w:val="007C22EC"/>
    <w:rsid w:val="007C2C83"/>
    <w:rsid w:val="007C2E2D"/>
    <w:rsid w:val="007C3003"/>
    <w:rsid w:val="007C3017"/>
    <w:rsid w:val="007C3FF2"/>
    <w:rsid w:val="007C4062"/>
    <w:rsid w:val="007C41BE"/>
    <w:rsid w:val="007C48B0"/>
    <w:rsid w:val="007C4B45"/>
    <w:rsid w:val="007C5C6F"/>
    <w:rsid w:val="007C60D5"/>
    <w:rsid w:val="007C66EC"/>
    <w:rsid w:val="007C69F0"/>
    <w:rsid w:val="007C7222"/>
    <w:rsid w:val="007C78FD"/>
    <w:rsid w:val="007C7B0C"/>
    <w:rsid w:val="007D0DDD"/>
    <w:rsid w:val="007D14B7"/>
    <w:rsid w:val="007D1AD0"/>
    <w:rsid w:val="007D22B7"/>
    <w:rsid w:val="007D274B"/>
    <w:rsid w:val="007D2961"/>
    <w:rsid w:val="007D3199"/>
    <w:rsid w:val="007D36E3"/>
    <w:rsid w:val="007D3E7E"/>
    <w:rsid w:val="007D4691"/>
    <w:rsid w:val="007D47C5"/>
    <w:rsid w:val="007D5418"/>
    <w:rsid w:val="007D5868"/>
    <w:rsid w:val="007D5912"/>
    <w:rsid w:val="007D5C64"/>
    <w:rsid w:val="007D5CA5"/>
    <w:rsid w:val="007D5FD6"/>
    <w:rsid w:val="007D6EB9"/>
    <w:rsid w:val="007D781D"/>
    <w:rsid w:val="007D79E4"/>
    <w:rsid w:val="007D7C80"/>
    <w:rsid w:val="007E0D91"/>
    <w:rsid w:val="007E1362"/>
    <w:rsid w:val="007E176F"/>
    <w:rsid w:val="007E1A91"/>
    <w:rsid w:val="007E23B5"/>
    <w:rsid w:val="007E23DA"/>
    <w:rsid w:val="007E3065"/>
    <w:rsid w:val="007E327F"/>
    <w:rsid w:val="007E34F0"/>
    <w:rsid w:val="007E35BA"/>
    <w:rsid w:val="007E383E"/>
    <w:rsid w:val="007E3D12"/>
    <w:rsid w:val="007E42FE"/>
    <w:rsid w:val="007E4696"/>
    <w:rsid w:val="007E4E86"/>
    <w:rsid w:val="007E5558"/>
    <w:rsid w:val="007E6261"/>
    <w:rsid w:val="007E638D"/>
    <w:rsid w:val="007E6846"/>
    <w:rsid w:val="007E751A"/>
    <w:rsid w:val="007E7A74"/>
    <w:rsid w:val="007E7BB2"/>
    <w:rsid w:val="007F04F3"/>
    <w:rsid w:val="007F0883"/>
    <w:rsid w:val="007F0DFA"/>
    <w:rsid w:val="007F166D"/>
    <w:rsid w:val="007F1888"/>
    <w:rsid w:val="007F20CB"/>
    <w:rsid w:val="007F2203"/>
    <w:rsid w:val="007F2357"/>
    <w:rsid w:val="007F35FB"/>
    <w:rsid w:val="007F38C9"/>
    <w:rsid w:val="007F48D9"/>
    <w:rsid w:val="007F4D55"/>
    <w:rsid w:val="007F519A"/>
    <w:rsid w:val="007F51FF"/>
    <w:rsid w:val="007F6927"/>
    <w:rsid w:val="007F772C"/>
    <w:rsid w:val="007F7D0C"/>
    <w:rsid w:val="00800590"/>
    <w:rsid w:val="00801023"/>
    <w:rsid w:val="0080144E"/>
    <w:rsid w:val="008019AA"/>
    <w:rsid w:val="0080202A"/>
    <w:rsid w:val="00803071"/>
    <w:rsid w:val="00803F1F"/>
    <w:rsid w:val="0080429B"/>
    <w:rsid w:val="00804317"/>
    <w:rsid w:val="008054B7"/>
    <w:rsid w:val="00805561"/>
    <w:rsid w:val="00805A35"/>
    <w:rsid w:val="00805DEC"/>
    <w:rsid w:val="0080612C"/>
    <w:rsid w:val="0080624D"/>
    <w:rsid w:val="008066BD"/>
    <w:rsid w:val="0080676C"/>
    <w:rsid w:val="008067FA"/>
    <w:rsid w:val="00806A1D"/>
    <w:rsid w:val="008078C7"/>
    <w:rsid w:val="00807B70"/>
    <w:rsid w:val="00810603"/>
    <w:rsid w:val="0081060A"/>
    <w:rsid w:val="00810BD2"/>
    <w:rsid w:val="0081120B"/>
    <w:rsid w:val="00811CE6"/>
    <w:rsid w:val="00811E1F"/>
    <w:rsid w:val="008129F8"/>
    <w:rsid w:val="00812B56"/>
    <w:rsid w:val="00812BD9"/>
    <w:rsid w:val="00812FD2"/>
    <w:rsid w:val="00813655"/>
    <w:rsid w:val="008137F8"/>
    <w:rsid w:val="0081407F"/>
    <w:rsid w:val="008143E9"/>
    <w:rsid w:val="0081453B"/>
    <w:rsid w:val="00814A7B"/>
    <w:rsid w:val="0081516F"/>
    <w:rsid w:val="0081551D"/>
    <w:rsid w:val="0081594D"/>
    <w:rsid w:val="00815A4F"/>
    <w:rsid w:val="00815EB7"/>
    <w:rsid w:val="00816810"/>
    <w:rsid w:val="00816FB5"/>
    <w:rsid w:val="00817505"/>
    <w:rsid w:val="008177B8"/>
    <w:rsid w:val="00820583"/>
    <w:rsid w:val="008208CE"/>
    <w:rsid w:val="00820982"/>
    <w:rsid w:val="0082144A"/>
    <w:rsid w:val="00821B9F"/>
    <w:rsid w:val="00821C29"/>
    <w:rsid w:val="00821E13"/>
    <w:rsid w:val="008227BF"/>
    <w:rsid w:val="00823B87"/>
    <w:rsid w:val="00823F5E"/>
    <w:rsid w:val="00824745"/>
    <w:rsid w:val="00825666"/>
    <w:rsid w:val="00825915"/>
    <w:rsid w:val="008259F1"/>
    <w:rsid w:val="00825AA9"/>
    <w:rsid w:val="00825ADB"/>
    <w:rsid w:val="00826920"/>
    <w:rsid w:val="00826E3D"/>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233B"/>
    <w:rsid w:val="008423ED"/>
    <w:rsid w:val="00842805"/>
    <w:rsid w:val="008434A0"/>
    <w:rsid w:val="00843656"/>
    <w:rsid w:val="00843821"/>
    <w:rsid w:val="00843C25"/>
    <w:rsid w:val="00844431"/>
    <w:rsid w:val="008464FD"/>
    <w:rsid w:val="00846BA3"/>
    <w:rsid w:val="00846C83"/>
    <w:rsid w:val="008476E1"/>
    <w:rsid w:val="00847AC7"/>
    <w:rsid w:val="00847EEB"/>
    <w:rsid w:val="008500F4"/>
    <w:rsid w:val="008507BC"/>
    <w:rsid w:val="008509E4"/>
    <w:rsid w:val="00850A12"/>
    <w:rsid w:val="00850D0D"/>
    <w:rsid w:val="00851105"/>
    <w:rsid w:val="008513C6"/>
    <w:rsid w:val="00851689"/>
    <w:rsid w:val="0085205C"/>
    <w:rsid w:val="00852670"/>
    <w:rsid w:val="00854575"/>
    <w:rsid w:val="0085465C"/>
    <w:rsid w:val="0085472A"/>
    <w:rsid w:val="00854941"/>
    <w:rsid w:val="008552A8"/>
    <w:rsid w:val="00855313"/>
    <w:rsid w:val="008559A0"/>
    <w:rsid w:val="0085660D"/>
    <w:rsid w:val="0085679C"/>
    <w:rsid w:val="00856909"/>
    <w:rsid w:val="00856B98"/>
    <w:rsid w:val="00857030"/>
    <w:rsid w:val="00857202"/>
    <w:rsid w:val="00857520"/>
    <w:rsid w:val="008575C1"/>
    <w:rsid w:val="0085769F"/>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6BA7"/>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0D1"/>
    <w:rsid w:val="00876283"/>
    <w:rsid w:val="00876EFB"/>
    <w:rsid w:val="0087772E"/>
    <w:rsid w:val="00877AF0"/>
    <w:rsid w:val="00880913"/>
    <w:rsid w:val="008817CE"/>
    <w:rsid w:val="00881D29"/>
    <w:rsid w:val="008824BD"/>
    <w:rsid w:val="00882F47"/>
    <w:rsid w:val="008831E4"/>
    <w:rsid w:val="0088337F"/>
    <w:rsid w:val="008833CD"/>
    <w:rsid w:val="0088376F"/>
    <w:rsid w:val="00883F6E"/>
    <w:rsid w:val="00884ADF"/>
    <w:rsid w:val="008851B6"/>
    <w:rsid w:val="00885C6F"/>
    <w:rsid w:val="0088602A"/>
    <w:rsid w:val="00886B15"/>
    <w:rsid w:val="0088704F"/>
    <w:rsid w:val="008879C3"/>
    <w:rsid w:val="00887C9D"/>
    <w:rsid w:val="00887CBA"/>
    <w:rsid w:val="008905BC"/>
    <w:rsid w:val="008907CE"/>
    <w:rsid w:val="00890E5F"/>
    <w:rsid w:val="008915BB"/>
    <w:rsid w:val="008916F2"/>
    <w:rsid w:val="00891A4D"/>
    <w:rsid w:val="00891EE8"/>
    <w:rsid w:val="00892074"/>
    <w:rsid w:val="0089221E"/>
    <w:rsid w:val="0089254B"/>
    <w:rsid w:val="008929EC"/>
    <w:rsid w:val="00892A42"/>
    <w:rsid w:val="00892D59"/>
    <w:rsid w:val="0089301B"/>
    <w:rsid w:val="00893205"/>
    <w:rsid w:val="00893504"/>
    <w:rsid w:val="008947F0"/>
    <w:rsid w:val="00894847"/>
    <w:rsid w:val="00895E6F"/>
    <w:rsid w:val="00896D0B"/>
    <w:rsid w:val="00896D15"/>
    <w:rsid w:val="00897685"/>
    <w:rsid w:val="008A035F"/>
    <w:rsid w:val="008A0609"/>
    <w:rsid w:val="008A08CF"/>
    <w:rsid w:val="008A0C51"/>
    <w:rsid w:val="008A0D5A"/>
    <w:rsid w:val="008A0EAD"/>
    <w:rsid w:val="008A29F1"/>
    <w:rsid w:val="008A2A93"/>
    <w:rsid w:val="008A3278"/>
    <w:rsid w:val="008A3E2F"/>
    <w:rsid w:val="008A3EEE"/>
    <w:rsid w:val="008A3F5E"/>
    <w:rsid w:val="008A4880"/>
    <w:rsid w:val="008A48D5"/>
    <w:rsid w:val="008A49D9"/>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164"/>
    <w:rsid w:val="008B5BA3"/>
    <w:rsid w:val="008B616E"/>
    <w:rsid w:val="008B6348"/>
    <w:rsid w:val="008B6B53"/>
    <w:rsid w:val="008B6CB6"/>
    <w:rsid w:val="008B71C2"/>
    <w:rsid w:val="008B7475"/>
    <w:rsid w:val="008B7AC2"/>
    <w:rsid w:val="008C03BF"/>
    <w:rsid w:val="008C0BD1"/>
    <w:rsid w:val="008C0DCC"/>
    <w:rsid w:val="008C1607"/>
    <w:rsid w:val="008C1ADD"/>
    <w:rsid w:val="008C1D24"/>
    <w:rsid w:val="008C2727"/>
    <w:rsid w:val="008C2FA3"/>
    <w:rsid w:val="008C2FBB"/>
    <w:rsid w:val="008C34BF"/>
    <w:rsid w:val="008C4376"/>
    <w:rsid w:val="008C47F2"/>
    <w:rsid w:val="008C4AFB"/>
    <w:rsid w:val="008C593B"/>
    <w:rsid w:val="008C5C93"/>
    <w:rsid w:val="008C6541"/>
    <w:rsid w:val="008C6BB2"/>
    <w:rsid w:val="008C765C"/>
    <w:rsid w:val="008C76F9"/>
    <w:rsid w:val="008D169C"/>
    <w:rsid w:val="008D17C3"/>
    <w:rsid w:val="008D204C"/>
    <w:rsid w:val="008D2060"/>
    <w:rsid w:val="008D232E"/>
    <w:rsid w:val="008D2F81"/>
    <w:rsid w:val="008D2FA1"/>
    <w:rsid w:val="008D35D6"/>
    <w:rsid w:val="008D3DCB"/>
    <w:rsid w:val="008D3F26"/>
    <w:rsid w:val="008D420A"/>
    <w:rsid w:val="008D4BE3"/>
    <w:rsid w:val="008D565E"/>
    <w:rsid w:val="008D5724"/>
    <w:rsid w:val="008D5778"/>
    <w:rsid w:val="008D66B8"/>
    <w:rsid w:val="008D741A"/>
    <w:rsid w:val="008D770F"/>
    <w:rsid w:val="008D7DB5"/>
    <w:rsid w:val="008E0831"/>
    <w:rsid w:val="008E1A9F"/>
    <w:rsid w:val="008E2378"/>
    <w:rsid w:val="008E2B8D"/>
    <w:rsid w:val="008E36DB"/>
    <w:rsid w:val="008E406E"/>
    <w:rsid w:val="008E43AD"/>
    <w:rsid w:val="008E447D"/>
    <w:rsid w:val="008E44EC"/>
    <w:rsid w:val="008E4A63"/>
    <w:rsid w:val="008E4C0B"/>
    <w:rsid w:val="008E4EE3"/>
    <w:rsid w:val="008E5699"/>
    <w:rsid w:val="008E58F6"/>
    <w:rsid w:val="008E6AB0"/>
    <w:rsid w:val="008E6BFA"/>
    <w:rsid w:val="008E6D50"/>
    <w:rsid w:val="008E6DE6"/>
    <w:rsid w:val="008E700D"/>
    <w:rsid w:val="008E71BB"/>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9B6"/>
    <w:rsid w:val="008F5B9A"/>
    <w:rsid w:val="008F61B5"/>
    <w:rsid w:val="008F6822"/>
    <w:rsid w:val="008F6898"/>
    <w:rsid w:val="008F6FC3"/>
    <w:rsid w:val="008F710A"/>
    <w:rsid w:val="008F77E4"/>
    <w:rsid w:val="008F79D7"/>
    <w:rsid w:val="008F7EC6"/>
    <w:rsid w:val="009006DC"/>
    <w:rsid w:val="00901BBA"/>
    <w:rsid w:val="00902AF2"/>
    <w:rsid w:val="009030D3"/>
    <w:rsid w:val="00903909"/>
    <w:rsid w:val="009039F5"/>
    <w:rsid w:val="00903A90"/>
    <w:rsid w:val="00904419"/>
    <w:rsid w:val="00904422"/>
    <w:rsid w:val="0090495C"/>
    <w:rsid w:val="00904E6D"/>
    <w:rsid w:val="0090500E"/>
    <w:rsid w:val="0090535B"/>
    <w:rsid w:val="00905B4B"/>
    <w:rsid w:val="00905C08"/>
    <w:rsid w:val="00906F5D"/>
    <w:rsid w:val="009070FA"/>
    <w:rsid w:val="00907376"/>
    <w:rsid w:val="009079EE"/>
    <w:rsid w:val="00907E01"/>
    <w:rsid w:val="009105B3"/>
    <w:rsid w:val="00910DEF"/>
    <w:rsid w:val="0091146F"/>
    <w:rsid w:val="0091147B"/>
    <w:rsid w:val="00911CCD"/>
    <w:rsid w:val="00911FFE"/>
    <w:rsid w:val="009122BC"/>
    <w:rsid w:val="009131A3"/>
    <w:rsid w:val="00914015"/>
    <w:rsid w:val="009145C6"/>
    <w:rsid w:val="00915008"/>
    <w:rsid w:val="00915461"/>
    <w:rsid w:val="009161FD"/>
    <w:rsid w:val="00916398"/>
    <w:rsid w:val="00916696"/>
    <w:rsid w:val="00916943"/>
    <w:rsid w:val="0091714D"/>
    <w:rsid w:val="00917ABC"/>
    <w:rsid w:val="00917E10"/>
    <w:rsid w:val="009206B4"/>
    <w:rsid w:val="009210CC"/>
    <w:rsid w:val="0092118C"/>
    <w:rsid w:val="00921A78"/>
    <w:rsid w:val="009224CB"/>
    <w:rsid w:val="009229F2"/>
    <w:rsid w:val="00923290"/>
    <w:rsid w:val="0092515E"/>
    <w:rsid w:val="00925410"/>
    <w:rsid w:val="00925413"/>
    <w:rsid w:val="0092557B"/>
    <w:rsid w:val="00925A0F"/>
    <w:rsid w:val="00925A9F"/>
    <w:rsid w:val="00925D72"/>
    <w:rsid w:val="00925F6C"/>
    <w:rsid w:val="00926A6C"/>
    <w:rsid w:val="00926B3F"/>
    <w:rsid w:val="00926BEB"/>
    <w:rsid w:val="009273F4"/>
    <w:rsid w:val="00927474"/>
    <w:rsid w:val="00927929"/>
    <w:rsid w:val="00927F0F"/>
    <w:rsid w:val="00930111"/>
    <w:rsid w:val="009304CF"/>
    <w:rsid w:val="0093308F"/>
    <w:rsid w:val="00933657"/>
    <w:rsid w:val="00933E8B"/>
    <w:rsid w:val="00933EC2"/>
    <w:rsid w:val="009340A1"/>
    <w:rsid w:val="0093417D"/>
    <w:rsid w:val="009345C9"/>
    <w:rsid w:val="009355A6"/>
    <w:rsid w:val="009365C5"/>
    <w:rsid w:val="00936711"/>
    <w:rsid w:val="00936D20"/>
    <w:rsid w:val="00936FA4"/>
    <w:rsid w:val="00937C82"/>
    <w:rsid w:val="0094069B"/>
    <w:rsid w:val="00940DE8"/>
    <w:rsid w:val="00940E5D"/>
    <w:rsid w:val="00940FCB"/>
    <w:rsid w:val="009411C5"/>
    <w:rsid w:val="00942858"/>
    <w:rsid w:val="00942E52"/>
    <w:rsid w:val="00942EBA"/>
    <w:rsid w:val="00943699"/>
    <w:rsid w:val="00943809"/>
    <w:rsid w:val="00943DDD"/>
    <w:rsid w:val="0094494B"/>
    <w:rsid w:val="009455B8"/>
    <w:rsid w:val="00946846"/>
    <w:rsid w:val="00946C2C"/>
    <w:rsid w:val="00947B7F"/>
    <w:rsid w:val="0095108C"/>
    <w:rsid w:val="00951721"/>
    <w:rsid w:val="00951C42"/>
    <w:rsid w:val="00952E08"/>
    <w:rsid w:val="00952EE3"/>
    <w:rsid w:val="009536AB"/>
    <w:rsid w:val="00953958"/>
    <w:rsid w:val="00953BB8"/>
    <w:rsid w:val="00954103"/>
    <w:rsid w:val="00954391"/>
    <w:rsid w:val="00954636"/>
    <w:rsid w:val="009546D1"/>
    <w:rsid w:val="009548DA"/>
    <w:rsid w:val="00954B3D"/>
    <w:rsid w:val="00954D10"/>
    <w:rsid w:val="00955B8C"/>
    <w:rsid w:val="00955E3B"/>
    <w:rsid w:val="00956F1F"/>
    <w:rsid w:val="00957532"/>
    <w:rsid w:val="00957C3F"/>
    <w:rsid w:val="009600C7"/>
    <w:rsid w:val="0096050C"/>
    <w:rsid w:val="00960745"/>
    <w:rsid w:val="00960AB9"/>
    <w:rsid w:val="00960FD9"/>
    <w:rsid w:val="00961E51"/>
    <w:rsid w:val="00962DD6"/>
    <w:rsid w:val="0096330B"/>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EF9"/>
    <w:rsid w:val="00973F8C"/>
    <w:rsid w:val="00974FD4"/>
    <w:rsid w:val="009753DC"/>
    <w:rsid w:val="00975B9E"/>
    <w:rsid w:val="00976065"/>
    <w:rsid w:val="009763B0"/>
    <w:rsid w:val="00976B07"/>
    <w:rsid w:val="00976E1B"/>
    <w:rsid w:val="0097740A"/>
    <w:rsid w:val="0097743E"/>
    <w:rsid w:val="00977A12"/>
    <w:rsid w:val="00980A3B"/>
    <w:rsid w:val="00980DB7"/>
    <w:rsid w:val="00980F2F"/>
    <w:rsid w:val="009813B1"/>
    <w:rsid w:val="00981B7E"/>
    <w:rsid w:val="00982815"/>
    <w:rsid w:val="00982EF6"/>
    <w:rsid w:val="00983141"/>
    <w:rsid w:val="00983387"/>
    <w:rsid w:val="009836A9"/>
    <w:rsid w:val="00983E01"/>
    <w:rsid w:val="0098427D"/>
    <w:rsid w:val="0098511A"/>
    <w:rsid w:val="0098512A"/>
    <w:rsid w:val="009852EE"/>
    <w:rsid w:val="0098534A"/>
    <w:rsid w:val="00985571"/>
    <w:rsid w:val="009855B6"/>
    <w:rsid w:val="009860C2"/>
    <w:rsid w:val="00986416"/>
    <w:rsid w:val="00986B08"/>
    <w:rsid w:val="00987FF6"/>
    <w:rsid w:val="00990F90"/>
    <w:rsid w:val="009910D4"/>
    <w:rsid w:val="00991586"/>
    <w:rsid w:val="00991A3E"/>
    <w:rsid w:val="00991B56"/>
    <w:rsid w:val="009925FD"/>
    <w:rsid w:val="00992B43"/>
    <w:rsid w:val="009937DF"/>
    <w:rsid w:val="009939CE"/>
    <w:rsid w:val="00993EC8"/>
    <w:rsid w:val="009941CA"/>
    <w:rsid w:val="0099448B"/>
    <w:rsid w:val="00994A57"/>
    <w:rsid w:val="00995098"/>
    <w:rsid w:val="009961EC"/>
    <w:rsid w:val="009963F0"/>
    <w:rsid w:val="00996DA8"/>
    <w:rsid w:val="00996E6C"/>
    <w:rsid w:val="0099700C"/>
    <w:rsid w:val="00997EC8"/>
    <w:rsid w:val="009A035C"/>
    <w:rsid w:val="009A09CD"/>
    <w:rsid w:val="009A12EA"/>
    <w:rsid w:val="009A2375"/>
    <w:rsid w:val="009A27AE"/>
    <w:rsid w:val="009A3DB8"/>
    <w:rsid w:val="009A4D89"/>
    <w:rsid w:val="009A52F1"/>
    <w:rsid w:val="009A5BE8"/>
    <w:rsid w:val="009A6737"/>
    <w:rsid w:val="009A72B9"/>
    <w:rsid w:val="009A73B4"/>
    <w:rsid w:val="009B0089"/>
    <w:rsid w:val="009B074E"/>
    <w:rsid w:val="009B1117"/>
    <w:rsid w:val="009B1C38"/>
    <w:rsid w:val="009B21A4"/>
    <w:rsid w:val="009B2CBB"/>
    <w:rsid w:val="009B2E57"/>
    <w:rsid w:val="009B30C9"/>
    <w:rsid w:val="009B31AA"/>
    <w:rsid w:val="009B334D"/>
    <w:rsid w:val="009B3684"/>
    <w:rsid w:val="009B3FD3"/>
    <w:rsid w:val="009B40AE"/>
    <w:rsid w:val="009B43F8"/>
    <w:rsid w:val="009B471F"/>
    <w:rsid w:val="009B5EA1"/>
    <w:rsid w:val="009B6457"/>
    <w:rsid w:val="009B6A9D"/>
    <w:rsid w:val="009B6C5C"/>
    <w:rsid w:val="009B6D2F"/>
    <w:rsid w:val="009B6DDB"/>
    <w:rsid w:val="009B6F23"/>
    <w:rsid w:val="009B7169"/>
    <w:rsid w:val="009B71CA"/>
    <w:rsid w:val="009B7570"/>
    <w:rsid w:val="009B75C8"/>
    <w:rsid w:val="009B7BD7"/>
    <w:rsid w:val="009C08F5"/>
    <w:rsid w:val="009C1016"/>
    <w:rsid w:val="009C10C4"/>
    <w:rsid w:val="009C12E1"/>
    <w:rsid w:val="009C2249"/>
    <w:rsid w:val="009C2E0C"/>
    <w:rsid w:val="009C3936"/>
    <w:rsid w:val="009C3F06"/>
    <w:rsid w:val="009C402E"/>
    <w:rsid w:val="009C406C"/>
    <w:rsid w:val="009C582D"/>
    <w:rsid w:val="009C5EFA"/>
    <w:rsid w:val="009C7352"/>
    <w:rsid w:val="009C77AE"/>
    <w:rsid w:val="009C7EB5"/>
    <w:rsid w:val="009D0154"/>
    <w:rsid w:val="009D0A59"/>
    <w:rsid w:val="009D0D99"/>
    <w:rsid w:val="009D15E2"/>
    <w:rsid w:val="009D17FC"/>
    <w:rsid w:val="009D21C6"/>
    <w:rsid w:val="009D21EF"/>
    <w:rsid w:val="009D2E36"/>
    <w:rsid w:val="009D3AEF"/>
    <w:rsid w:val="009D3EBB"/>
    <w:rsid w:val="009D42E2"/>
    <w:rsid w:val="009D50CF"/>
    <w:rsid w:val="009D708D"/>
    <w:rsid w:val="009D7653"/>
    <w:rsid w:val="009E10AC"/>
    <w:rsid w:val="009E1345"/>
    <w:rsid w:val="009E1668"/>
    <w:rsid w:val="009E1C55"/>
    <w:rsid w:val="009E25C2"/>
    <w:rsid w:val="009E329B"/>
    <w:rsid w:val="009E3456"/>
    <w:rsid w:val="009E3E13"/>
    <w:rsid w:val="009E3FC8"/>
    <w:rsid w:val="009E4046"/>
    <w:rsid w:val="009E417B"/>
    <w:rsid w:val="009E4578"/>
    <w:rsid w:val="009E502C"/>
    <w:rsid w:val="009E73AF"/>
    <w:rsid w:val="009E7815"/>
    <w:rsid w:val="009E7D50"/>
    <w:rsid w:val="009E7E84"/>
    <w:rsid w:val="009F04BF"/>
    <w:rsid w:val="009F16BD"/>
    <w:rsid w:val="009F2707"/>
    <w:rsid w:val="009F29DB"/>
    <w:rsid w:val="009F2CB3"/>
    <w:rsid w:val="009F3518"/>
    <w:rsid w:val="009F3AA7"/>
    <w:rsid w:val="009F3EA1"/>
    <w:rsid w:val="009F45BD"/>
    <w:rsid w:val="009F4D60"/>
    <w:rsid w:val="009F5279"/>
    <w:rsid w:val="009F53B9"/>
    <w:rsid w:val="009F5B60"/>
    <w:rsid w:val="009F5C03"/>
    <w:rsid w:val="009F62DB"/>
    <w:rsid w:val="009F66B2"/>
    <w:rsid w:val="009F6A8D"/>
    <w:rsid w:val="00A002F6"/>
    <w:rsid w:val="00A0057B"/>
    <w:rsid w:val="00A00CD0"/>
    <w:rsid w:val="00A00F94"/>
    <w:rsid w:val="00A0138A"/>
    <w:rsid w:val="00A0193C"/>
    <w:rsid w:val="00A02043"/>
    <w:rsid w:val="00A02F8C"/>
    <w:rsid w:val="00A02FCF"/>
    <w:rsid w:val="00A03397"/>
    <w:rsid w:val="00A0355A"/>
    <w:rsid w:val="00A036B9"/>
    <w:rsid w:val="00A03704"/>
    <w:rsid w:val="00A0383D"/>
    <w:rsid w:val="00A03ABC"/>
    <w:rsid w:val="00A03E30"/>
    <w:rsid w:val="00A04645"/>
    <w:rsid w:val="00A0471F"/>
    <w:rsid w:val="00A048C7"/>
    <w:rsid w:val="00A04B1B"/>
    <w:rsid w:val="00A058F4"/>
    <w:rsid w:val="00A0597F"/>
    <w:rsid w:val="00A06B10"/>
    <w:rsid w:val="00A06B92"/>
    <w:rsid w:val="00A06D54"/>
    <w:rsid w:val="00A06E31"/>
    <w:rsid w:val="00A07284"/>
    <w:rsid w:val="00A072F4"/>
    <w:rsid w:val="00A07385"/>
    <w:rsid w:val="00A07510"/>
    <w:rsid w:val="00A07770"/>
    <w:rsid w:val="00A109A2"/>
    <w:rsid w:val="00A116EC"/>
    <w:rsid w:val="00A1188A"/>
    <w:rsid w:val="00A11ECE"/>
    <w:rsid w:val="00A11EE8"/>
    <w:rsid w:val="00A12107"/>
    <w:rsid w:val="00A12AE7"/>
    <w:rsid w:val="00A13115"/>
    <w:rsid w:val="00A134F3"/>
    <w:rsid w:val="00A13688"/>
    <w:rsid w:val="00A13ABD"/>
    <w:rsid w:val="00A13DAD"/>
    <w:rsid w:val="00A13FA4"/>
    <w:rsid w:val="00A1446C"/>
    <w:rsid w:val="00A146E7"/>
    <w:rsid w:val="00A162C2"/>
    <w:rsid w:val="00A1663E"/>
    <w:rsid w:val="00A166B0"/>
    <w:rsid w:val="00A17A6E"/>
    <w:rsid w:val="00A20064"/>
    <w:rsid w:val="00A203E3"/>
    <w:rsid w:val="00A20F8C"/>
    <w:rsid w:val="00A210B6"/>
    <w:rsid w:val="00A21882"/>
    <w:rsid w:val="00A21942"/>
    <w:rsid w:val="00A21A3E"/>
    <w:rsid w:val="00A21E40"/>
    <w:rsid w:val="00A229FA"/>
    <w:rsid w:val="00A22FE9"/>
    <w:rsid w:val="00A236F8"/>
    <w:rsid w:val="00A24512"/>
    <w:rsid w:val="00A24564"/>
    <w:rsid w:val="00A25408"/>
    <w:rsid w:val="00A262C8"/>
    <w:rsid w:val="00A26406"/>
    <w:rsid w:val="00A26732"/>
    <w:rsid w:val="00A26CBB"/>
    <w:rsid w:val="00A30398"/>
    <w:rsid w:val="00A307CD"/>
    <w:rsid w:val="00A30D0A"/>
    <w:rsid w:val="00A30D91"/>
    <w:rsid w:val="00A31197"/>
    <w:rsid w:val="00A31934"/>
    <w:rsid w:val="00A31AB9"/>
    <w:rsid w:val="00A31DC4"/>
    <w:rsid w:val="00A31DD6"/>
    <w:rsid w:val="00A31DE5"/>
    <w:rsid w:val="00A325FD"/>
    <w:rsid w:val="00A334A6"/>
    <w:rsid w:val="00A33B34"/>
    <w:rsid w:val="00A33BD3"/>
    <w:rsid w:val="00A33DD9"/>
    <w:rsid w:val="00A33F54"/>
    <w:rsid w:val="00A35EC2"/>
    <w:rsid w:val="00A368CD"/>
    <w:rsid w:val="00A36906"/>
    <w:rsid w:val="00A37727"/>
    <w:rsid w:val="00A37BE9"/>
    <w:rsid w:val="00A40A36"/>
    <w:rsid w:val="00A40FA3"/>
    <w:rsid w:val="00A4129D"/>
    <w:rsid w:val="00A4270E"/>
    <w:rsid w:val="00A42734"/>
    <w:rsid w:val="00A427AE"/>
    <w:rsid w:val="00A42C08"/>
    <w:rsid w:val="00A43498"/>
    <w:rsid w:val="00A43582"/>
    <w:rsid w:val="00A43D7B"/>
    <w:rsid w:val="00A447A5"/>
    <w:rsid w:val="00A45A8A"/>
    <w:rsid w:val="00A45BDD"/>
    <w:rsid w:val="00A45C3A"/>
    <w:rsid w:val="00A460E0"/>
    <w:rsid w:val="00A46CA6"/>
    <w:rsid w:val="00A470CC"/>
    <w:rsid w:val="00A47484"/>
    <w:rsid w:val="00A500E2"/>
    <w:rsid w:val="00A50376"/>
    <w:rsid w:val="00A5038D"/>
    <w:rsid w:val="00A504CC"/>
    <w:rsid w:val="00A5100E"/>
    <w:rsid w:val="00A51AE0"/>
    <w:rsid w:val="00A5389C"/>
    <w:rsid w:val="00A5434A"/>
    <w:rsid w:val="00A546BF"/>
    <w:rsid w:val="00A54EEF"/>
    <w:rsid w:val="00A55409"/>
    <w:rsid w:val="00A55534"/>
    <w:rsid w:val="00A55834"/>
    <w:rsid w:val="00A55CD1"/>
    <w:rsid w:val="00A560E9"/>
    <w:rsid w:val="00A5629F"/>
    <w:rsid w:val="00A56AC3"/>
    <w:rsid w:val="00A56AEA"/>
    <w:rsid w:val="00A57009"/>
    <w:rsid w:val="00A573AD"/>
    <w:rsid w:val="00A577BD"/>
    <w:rsid w:val="00A602C9"/>
    <w:rsid w:val="00A603EA"/>
    <w:rsid w:val="00A604A2"/>
    <w:rsid w:val="00A6085E"/>
    <w:rsid w:val="00A609BB"/>
    <w:rsid w:val="00A60A99"/>
    <w:rsid w:val="00A611FC"/>
    <w:rsid w:val="00A61681"/>
    <w:rsid w:val="00A61718"/>
    <w:rsid w:val="00A6258C"/>
    <w:rsid w:val="00A62786"/>
    <w:rsid w:val="00A628E2"/>
    <w:rsid w:val="00A62D5C"/>
    <w:rsid w:val="00A6355D"/>
    <w:rsid w:val="00A63850"/>
    <w:rsid w:val="00A64352"/>
    <w:rsid w:val="00A64C71"/>
    <w:rsid w:val="00A6516F"/>
    <w:rsid w:val="00A65292"/>
    <w:rsid w:val="00A6598A"/>
    <w:rsid w:val="00A65EAA"/>
    <w:rsid w:val="00A66087"/>
    <w:rsid w:val="00A667F7"/>
    <w:rsid w:val="00A669C2"/>
    <w:rsid w:val="00A66B01"/>
    <w:rsid w:val="00A6714B"/>
    <w:rsid w:val="00A67719"/>
    <w:rsid w:val="00A6773E"/>
    <w:rsid w:val="00A701CD"/>
    <w:rsid w:val="00A710F2"/>
    <w:rsid w:val="00A711B3"/>
    <w:rsid w:val="00A71C23"/>
    <w:rsid w:val="00A720C4"/>
    <w:rsid w:val="00A725A2"/>
    <w:rsid w:val="00A72BEA"/>
    <w:rsid w:val="00A72EDE"/>
    <w:rsid w:val="00A73434"/>
    <w:rsid w:val="00A740E3"/>
    <w:rsid w:val="00A74DEC"/>
    <w:rsid w:val="00A752A1"/>
    <w:rsid w:val="00A752AC"/>
    <w:rsid w:val="00A75323"/>
    <w:rsid w:val="00A75AFE"/>
    <w:rsid w:val="00A76A36"/>
    <w:rsid w:val="00A772FE"/>
    <w:rsid w:val="00A806FF"/>
    <w:rsid w:val="00A80BD4"/>
    <w:rsid w:val="00A80BDD"/>
    <w:rsid w:val="00A80CD5"/>
    <w:rsid w:val="00A80DBE"/>
    <w:rsid w:val="00A81239"/>
    <w:rsid w:val="00A8166F"/>
    <w:rsid w:val="00A81683"/>
    <w:rsid w:val="00A81ECF"/>
    <w:rsid w:val="00A82252"/>
    <w:rsid w:val="00A8245D"/>
    <w:rsid w:val="00A82FA5"/>
    <w:rsid w:val="00A831BE"/>
    <w:rsid w:val="00A84340"/>
    <w:rsid w:val="00A84B79"/>
    <w:rsid w:val="00A85174"/>
    <w:rsid w:val="00A8545A"/>
    <w:rsid w:val="00A85C78"/>
    <w:rsid w:val="00A86389"/>
    <w:rsid w:val="00A86B10"/>
    <w:rsid w:val="00A86B6E"/>
    <w:rsid w:val="00A87C1C"/>
    <w:rsid w:val="00A87F95"/>
    <w:rsid w:val="00A90277"/>
    <w:rsid w:val="00A9111A"/>
    <w:rsid w:val="00A91272"/>
    <w:rsid w:val="00A91402"/>
    <w:rsid w:val="00A91666"/>
    <w:rsid w:val="00A9180B"/>
    <w:rsid w:val="00A91BE8"/>
    <w:rsid w:val="00A91C3F"/>
    <w:rsid w:val="00A922E7"/>
    <w:rsid w:val="00A92B36"/>
    <w:rsid w:val="00A92CE8"/>
    <w:rsid w:val="00A92E91"/>
    <w:rsid w:val="00A930E3"/>
    <w:rsid w:val="00A93407"/>
    <w:rsid w:val="00A942F2"/>
    <w:rsid w:val="00A945F3"/>
    <w:rsid w:val="00A9475F"/>
    <w:rsid w:val="00A948C0"/>
    <w:rsid w:val="00A9546A"/>
    <w:rsid w:val="00A975D1"/>
    <w:rsid w:val="00A97971"/>
    <w:rsid w:val="00AA0D47"/>
    <w:rsid w:val="00AA0EBD"/>
    <w:rsid w:val="00AA0FB9"/>
    <w:rsid w:val="00AA11C3"/>
    <w:rsid w:val="00AA12F0"/>
    <w:rsid w:val="00AA263A"/>
    <w:rsid w:val="00AA2695"/>
    <w:rsid w:val="00AA33F4"/>
    <w:rsid w:val="00AA4AB0"/>
    <w:rsid w:val="00AA4C7B"/>
    <w:rsid w:val="00AA543E"/>
    <w:rsid w:val="00AA6CA0"/>
    <w:rsid w:val="00AA6FB4"/>
    <w:rsid w:val="00AA74D7"/>
    <w:rsid w:val="00AB012E"/>
    <w:rsid w:val="00AB0840"/>
    <w:rsid w:val="00AB107D"/>
    <w:rsid w:val="00AB18F8"/>
    <w:rsid w:val="00AB1EEF"/>
    <w:rsid w:val="00AB259E"/>
    <w:rsid w:val="00AB2675"/>
    <w:rsid w:val="00AB26EF"/>
    <w:rsid w:val="00AB2988"/>
    <w:rsid w:val="00AB3178"/>
    <w:rsid w:val="00AB323D"/>
    <w:rsid w:val="00AB3A07"/>
    <w:rsid w:val="00AB3BBA"/>
    <w:rsid w:val="00AB50AC"/>
    <w:rsid w:val="00AB527F"/>
    <w:rsid w:val="00AB56C2"/>
    <w:rsid w:val="00AB63A0"/>
    <w:rsid w:val="00AB65D7"/>
    <w:rsid w:val="00AB6A04"/>
    <w:rsid w:val="00AB7D33"/>
    <w:rsid w:val="00AC065C"/>
    <w:rsid w:val="00AC09A8"/>
    <w:rsid w:val="00AC0CFF"/>
    <w:rsid w:val="00AC10AF"/>
    <w:rsid w:val="00AC192E"/>
    <w:rsid w:val="00AC1E1C"/>
    <w:rsid w:val="00AC2405"/>
    <w:rsid w:val="00AC2C86"/>
    <w:rsid w:val="00AC3125"/>
    <w:rsid w:val="00AC46EB"/>
    <w:rsid w:val="00AC5490"/>
    <w:rsid w:val="00AC5744"/>
    <w:rsid w:val="00AC57F6"/>
    <w:rsid w:val="00AC584C"/>
    <w:rsid w:val="00AC5CB3"/>
    <w:rsid w:val="00AC7FAB"/>
    <w:rsid w:val="00AD0D5A"/>
    <w:rsid w:val="00AD1047"/>
    <w:rsid w:val="00AD16E0"/>
    <w:rsid w:val="00AD27B1"/>
    <w:rsid w:val="00AD2961"/>
    <w:rsid w:val="00AD2CF2"/>
    <w:rsid w:val="00AD4183"/>
    <w:rsid w:val="00AD4497"/>
    <w:rsid w:val="00AD48DF"/>
    <w:rsid w:val="00AD493D"/>
    <w:rsid w:val="00AD4CAF"/>
    <w:rsid w:val="00AD4F20"/>
    <w:rsid w:val="00AD5265"/>
    <w:rsid w:val="00AD54D4"/>
    <w:rsid w:val="00AD5D11"/>
    <w:rsid w:val="00AD66C9"/>
    <w:rsid w:val="00AD6714"/>
    <w:rsid w:val="00AD6839"/>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6BC"/>
    <w:rsid w:val="00AE5A92"/>
    <w:rsid w:val="00AE5C1C"/>
    <w:rsid w:val="00AE6881"/>
    <w:rsid w:val="00AE69CC"/>
    <w:rsid w:val="00AE6BC1"/>
    <w:rsid w:val="00AE71A1"/>
    <w:rsid w:val="00AE7338"/>
    <w:rsid w:val="00AF2E7B"/>
    <w:rsid w:val="00AF3330"/>
    <w:rsid w:val="00AF3B15"/>
    <w:rsid w:val="00AF4687"/>
    <w:rsid w:val="00AF5515"/>
    <w:rsid w:val="00AF5642"/>
    <w:rsid w:val="00AF6C9B"/>
    <w:rsid w:val="00AF7204"/>
    <w:rsid w:val="00AF72E7"/>
    <w:rsid w:val="00AF74C1"/>
    <w:rsid w:val="00B0006D"/>
    <w:rsid w:val="00B0122F"/>
    <w:rsid w:val="00B015C9"/>
    <w:rsid w:val="00B01636"/>
    <w:rsid w:val="00B01A26"/>
    <w:rsid w:val="00B01BD0"/>
    <w:rsid w:val="00B01FD5"/>
    <w:rsid w:val="00B022D0"/>
    <w:rsid w:val="00B02A81"/>
    <w:rsid w:val="00B02F06"/>
    <w:rsid w:val="00B039DE"/>
    <w:rsid w:val="00B03A62"/>
    <w:rsid w:val="00B0452F"/>
    <w:rsid w:val="00B04A9D"/>
    <w:rsid w:val="00B04C0F"/>
    <w:rsid w:val="00B04E3B"/>
    <w:rsid w:val="00B04F4D"/>
    <w:rsid w:val="00B05410"/>
    <w:rsid w:val="00B056F5"/>
    <w:rsid w:val="00B05845"/>
    <w:rsid w:val="00B05E97"/>
    <w:rsid w:val="00B063B6"/>
    <w:rsid w:val="00B0697D"/>
    <w:rsid w:val="00B06A6C"/>
    <w:rsid w:val="00B06E89"/>
    <w:rsid w:val="00B07468"/>
    <w:rsid w:val="00B07D11"/>
    <w:rsid w:val="00B07ED7"/>
    <w:rsid w:val="00B10938"/>
    <w:rsid w:val="00B10C05"/>
    <w:rsid w:val="00B11B6A"/>
    <w:rsid w:val="00B11BB1"/>
    <w:rsid w:val="00B11DFE"/>
    <w:rsid w:val="00B13C09"/>
    <w:rsid w:val="00B13C2F"/>
    <w:rsid w:val="00B14A59"/>
    <w:rsid w:val="00B14F42"/>
    <w:rsid w:val="00B1516A"/>
    <w:rsid w:val="00B151B8"/>
    <w:rsid w:val="00B157A0"/>
    <w:rsid w:val="00B1669B"/>
    <w:rsid w:val="00B166A7"/>
    <w:rsid w:val="00B1753B"/>
    <w:rsid w:val="00B176A1"/>
    <w:rsid w:val="00B176FE"/>
    <w:rsid w:val="00B179B6"/>
    <w:rsid w:val="00B20F72"/>
    <w:rsid w:val="00B219F5"/>
    <w:rsid w:val="00B21CF9"/>
    <w:rsid w:val="00B22CB8"/>
    <w:rsid w:val="00B22FD5"/>
    <w:rsid w:val="00B2362E"/>
    <w:rsid w:val="00B23CB8"/>
    <w:rsid w:val="00B241B1"/>
    <w:rsid w:val="00B250D4"/>
    <w:rsid w:val="00B253CE"/>
    <w:rsid w:val="00B25FC9"/>
    <w:rsid w:val="00B26D0F"/>
    <w:rsid w:val="00B27447"/>
    <w:rsid w:val="00B27978"/>
    <w:rsid w:val="00B30037"/>
    <w:rsid w:val="00B3104D"/>
    <w:rsid w:val="00B31374"/>
    <w:rsid w:val="00B31C27"/>
    <w:rsid w:val="00B3307E"/>
    <w:rsid w:val="00B331DC"/>
    <w:rsid w:val="00B3334C"/>
    <w:rsid w:val="00B333DF"/>
    <w:rsid w:val="00B335F7"/>
    <w:rsid w:val="00B3363F"/>
    <w:rsid w:val="00B341CA"/>
    <w:rsid w:val="00B3432F"/>
    <w:rsid w:val="00B3447E"/>
    <w:rsid w:val="00B34576"/>
    <w:rsid w:val="00B34816"/>
    <w:rsid w:val="00B34983"/>
    <w:rsid w:val="00B37800"/>
    <w:rsid w:val="00B37C34"/>
    <w:rsid w:val="00B400FC"/>
    <w:rsid w:val="00B40FB3"/>
    <w:rsid w:val="00B41305"/>
    <w:rsid w:val="00B42A74"/>
    <w:rsid w:val="00B43FD4"/>
    <w:rsid w:val="00B44458"/>
    <w:rsid w:val="00B4462C"/>
    <w:rsid w:val="00B4490F"/>
    <w:rsid w:val="00B44BBB"/>
    <w:rsid w:val="00B44F65"/>
    <w:rsid w:val="00B453F6"/>
    <w:rsid w:val="00B459E3"/>
    <w:rsid w:val="00B46BF7"/>
    <w:rsid w:val="00B47923"/>
    <w:rsid w:val="00B50474"/>
    <w:rsid w:val="00B51127"/>
    <w:rsid w:val="00B51A9C"/>
    <w:rsid w:val="00B51E2B"/>
    <w:rsid w:val="00B53808"/>
    <w:rsid w:val="00B53930"/>
    <w:rsid w:val="00B54221"/>
    <w:rsid w:val="00B54385"/>
    <w:rsid w:val="00B543EA"/>
    <w:rsid w:val="00B546D9"/>
    <w:rsid w:val="00B546F6"/>
    <w:rsid w:val="00B550FE"/>
    <w:rsid w:val="00B56113"/>
    <w:rsid w:val="00B561B2"/>
    <w:rsid w:val="00B56467"/>
    <w:rsid w:val="00B56DB9"/>
    <w:rsid w:val="00B57ACF"/>
    <w:rsid w:val="00B608F7"/>
    <w:rsid w:val="00B60C48"/>
    <w:rsid w:val="00B60DEC"/>
    <w:rsid w:val="00B61003"/>
    <w:rsid w:val="00B61BD7"/>
    <w:rsid w:val="00B61E0C"/>
    <w:rsid w:val="00B62161"/>
    <w:rsid w:val="00B62401"/>
    <w:rsid w:val="00B62B54"/>
    <w:rsid w:val="00B62CCC"/>
    <w:rsid w:val="00B62DC4"/>
    <w:rsid w:val="00B632E7"/>
    <w:rsid w:val="00B64586"/>
    <w:rsid w:val="00B65538"/>
    <w:rsid w:val="00B657B0"/>
    <w:rsid w:val="00B66E84"/>
    <w:rsid w:val="00B6710F"/>
    <w:rsid w:val="00B67352"/>
    <w:rsid w:val="00B6778B"/>
    <w:rsid w:val="00B67B13"/>
    <w:rsid w:val="00B67B63"/>
    <w:rsid w:val="00B70520"/>
    <w:rsid w:val="00B706D8"/>
    <w:rsid w:val="00B70A01"/>
    <w:rsid w:val="00B70D47"/>
    <w:rsid w:val="00B70DA9"/>
    <w:rsid w:val="00B70F2B"/>
    <w:rsid w:val="00B712C9"/>
    <w:rsid w:val="00B7174D"/>
    <w:rsid w:val="00B7213E"/>
    <w:rsid w:val="00B7338F"/>
    <w:rsid w:val="00B733CC"/>
    <w:rsid w:val="00B73745"/>
    <w:rsid w:val="00B73B3D"/>
    <w:rsid w:val="00B74C68"/>
    <w:rsid w:val="00B74D61"/>
    <w:rsid w:val="00B76270"/>
    <w:rsid w:val="00B7656B"/>
    <w:rsid w:val="00B76894"/>
    <w:rsid w:val="00B76DE2"/>
    <w:rsid w:val="00B77038"/>
    <w:rsid w:val="00B7737A"/>
    <w:rsid w:val="00B80630"/>
    <w:rsid w:val="00B811F6"/>
    <w:rsid w:val="00B8130D"/>
    <w:rsid w:val="00B81AFF"/>
    <w:rsid w:val="00B81EC7"/>
    <w:rsid w:val="00B823E7"/>
    <w:rsid w:val="00B82F6A"/>
    <w:rsid w:val="00B8362D"/>
    <w:rsid w:val="00B83696"/>
    <w:rsid w:val="00B8394E"/>
    <w:rsid w:val="00B83AB2"/>
    <w:rsid w:val="00B83E53"/>
    <w:rsid w:val="00B84052"/>
    <w:rsid w:val="00B84BAA"/>
    <w:rsid w:val="00B85163"/>
    <w:rsid w:val="00B858E9"/>
    <w:rsid w:val="00B860C1"/>
    <w:rsid w:val="00B870AF"/>
    <w:rsid w:val="00B876C5"/>
    <w:rsid w:val="00B877C2"/>
    <w:rsid w:val="00B87CDD"/>
    <w:rsid w:val="00B90488"/>
    <w:rsid w:val="00B90877"/>
    <w:rsid w:val="00B90C6C"/>
    <w:rsid w:val="00B90C75"/>
    <w:rsid w:val="00B9153B"/>
    <w:rsid w:val="00B91D5D"/>
    <w:rsid w:val="00B922F9"/>
    <w:rsid w:val="00B927FF"/>
    <w:rsid w:val="00B9300F"/>
    <w:rsid w:val="00B9319D"/>
    <w:rsid w:val="00B9324A"/>
    <w:rsid w:val="00B9339C"/>
    <w:rsid w:val="00B93E26"/>
    <w:rsid w:val="00B93FCD"/>
    <w:rsid w:val="00B94181"/>
    <w:rsid w:val="00B9418B"/>
    <w:rsid w:val="00B9424A"/>
    <w:rsid w:val="00B94C6C"/>
    <w:rsid w:val="00B94D33"/>
    <w:rsid w:val="00B965EB"/>
    <w:rsid w:val="00B97E1E"/>
    <w:rsid w:val="00BA0759"/>
    <w:rsid w:val="00BA0AF6"/>
    <w:rsid w:val="00BA187A"/>
    <w:rsid w:val="00BA19F0"/>
    <w:rsid w:val="00BA1CEB"/>
    <w:rsid w:val="00BA1D83"/>
    <w:rsid w:val="00BA1DD9"/>
    <w:rsid w:val="00BA216D"/>
    <w:rsid w:val="00BA2497"/>
    <w:rsid w:val="00BA294A"/>
    <w:rsid w:val="00BA3960"/>
    <w:rsid w:val="00BA46A5"/>
    <w:rsid w:val="00BA4DD9"/>
    <w:rsid w:val="00BA5790"/>
    <w:rsid w:val="00BA66E4"/>
    <w:rsid w:val="00BA6F3D"/>
    <w:rsid w:val="00BA6F9D"/>
    <w:rsid w:val="00BA721D"/>
    <w:rsid w:val="00BA73E4"/>
    <w:rsid w:val="00BA7B88"/>
    <w:rsid w:val="00BA7C6D"/>
    <w:rsid w:val="00BB1435"/>
    <w:rsid w:val="00BB153F"/>
    <w:rsid w:val="00BB1D05"/>
    <w:rsid w:val="00BB2515"/>
    <w:rsid w:val="00BB265C"/>
    <w:rsid w:val="00BB2CD4"/>
    <w:rsid w:val="00BB2EE5"/>
    <w:rsid w:val="00BB317A"/>
    <w:rsid w:val="00BB3300"/>
    <w:rsid w:val="00BB3FEE"/>
    <w:rsid w:val="00BB55EF"/>
    <w:rsid w:val="00BB59C4"/>
    <w:rsid w:val="00BB6164"/>
    <w:rsid w:val="00BB6AA7"/>
    <w:rsid w:val="00BB73FE"/>
    <w:rsid w:val="00BC0E0B"/>
    <w:rsid w:val="00BC11AB"/>
    <w:rsid w:val="00BC20BA"/>
    <w:rsid w:val="00BC21F2"/>
    <w:rsid w:val="00BC464F"/>
    <w:rsid w:val="00BC4FEA"/>
    <w:rsid w:val="00BC5162"/>
    <w:rsid w:val="00BC6C67"/>
    <w:rsid w:val="00BC78C4"/>
    <w:rsid w:val="00BC7B6F"/>
    <w:rsid w:val="00BC7E2C"/>
    <w:rsid w:val="00BD0134"/>
    <w:rsid w:val="00BD0547"/>
    <w:rsid w:val="00BD2327"/>
    <w:rsid w:val="00BD242F"/>
    <w:rsid w:val="00BD24E6"/>
    <w:rsid w:val="00BD271F"/>
    <w:rsid w:val="00BD3423"/>
    <w:rsid w:val="00BD40D4"/>
    <w:rsid w:val="00BD478D"/>
    <w:rsid w:val="00BD4BBD"/>
    <w:rsid w:val="00BD5B64"/>
    <w:rsid w:val="00BD6A7A"/>
    <w:rsid w:val="00BD780C"/>
    <w:rsid w:val="00BD7D1C"/>
    <w:rsid w:val="00BE0930"/>
    <w:rsid w:val="00BE0F1E"/>
    <w:rsid w:val="00BE1272"/>
    <w:rsid w:val="00BE2236"/>
    <w:rsid w:val="00BE2341"/>
    <w:rsid w:val="00BE2358"/>
    <w:rsid w:val="00BE3105"/>
    <w:rsid w:val="00BE49E5"/>
    <w:rsid w:val="00BE4A67"/>
    <w:rsid w:val="00BE52FD"/>
    <w:rsid w:val="00BE580A"/>
    <w:rsid w:val="00BE5ED0"/>
    <w:rsid w:val="00BE6219"/>
    <w:rsid w:val="00BE6680"/>
    <w:rsid w:val="00BE6702"/>
    <w:rsid w:val="00BE6805"/>
    <w:rsid w:val="00BE6E5D"/>
    <w:rsid w:val="00BE7201"/>
    <w:rsid w:val="00BE76A6"/>
    <w:rsid w:val="00BF05C8"/>
    <w:rsid w:val="00BF0963"/>
    <w:rsid w:val="00BF0A5F"/>
    <w:rsid w:val="00BF0C77"/>
    <w:rsid w:val="00BF1CB8"/>
    <w:rsid w:val="00BF1D9F"/>
    <w:rsid w:val="00BF1FBA"/>
    <w:rsid w:val="00BF2201"/>
    <w:rsid w:val="00BF2995"/>
    <w:rsid w:val="00BF347F"/>
    <w:rsid w:val="00BF3520"/>
    <w:rsid w:val="00BF379B"/>
    <w:rsid w:val="00BF38EE"/>
    <w:rsid w:val="00BF3CBB"/>
    <w:rsid w:val="00BF4656"/>
    <w:rsid w:val="00BF4764"/>
    <w:rsid w:val="00BF5381"/>
    <w:rsid w:val="00BF56C3"/>
    <w:rsid w:val="00BF5792"/>
    <w:rsid w:val="00BF5D5A"/>
    <w:rsid w:val="00BF635D"/>
    <w:rsid w:val="00BF67B4"/>
    <w:rsid w:val="00BF71E0"/>
    <w:rsid w:val="00BF7DAE"/>
    <w:rsid w:val="00C011B1"/>
    <w:rsid w:val="00C01240"/>
    <w:rsid w:val="00C01544"/>
    <w:rsid w:val="00C01BC2"/>
    <w:rsid w:val="00C01BF1"/>
    <w:rsid w:val="00C01F18"/>
    <w:rsid w:val="00C0280F"/>
    <w:rsid w:val="00C02A2F"/>
    <w:rsid w:val="00C03903"/>
    <w:rsid w:val="00C04D5C"/>
    <w:rsid w:val="00C04F48"/>
    <w:rsid w:val="00C04FB8"/>
    <w:rsid w:val="00C054F9"/>
    <w:rsid w:val="00C05A2B"/>
    <w:rsid w:val="00C0614C"/>
    <w:rsid w:val="00C06675"/>
    <w:rsid w:val="00C066E0"/>
    <w:rsid w:val="00C06F20"/>
    <w:rsid w:val="00C071D5"/>
    <w:rsid w:val="00C0773F"/>
    <w:rsid w:val="00C10124"/>
    <w:rsid w:val="00C108DF"/>
    <w:rsid w:val="00C10C4B"/>
    <w:rsid w:val="00C11275"/>
    <w:rsid w:val="00C115E8"/>
    <w:rsid w:val="00C11D1F"/>
    <w:rsid w:val="00C1261B"/>
    <w:rsid w:val="00C12695"/>
    <w:rsid w:val="00C13570"/>
    <w:rsid w:val="00C13E58"/>
    <w:rsid w:val="00C13FD2"/>
    <w:rsid w:val="00C14243"/>
    <w:rsid w:val="00C14CBB"/>
    <w:rsid w:val="00C150CE"/>
    <w:rsid w:val="00C16236"/>
    <w:rsid w:val="00C16C36"/>
    <w:rsid w:val="00C16CED"/>
    <w:rsid w:val="00C16F04"/>
    <w:rsid w:val="00C174A0"/>
    <w:rsid w:val="00C17837"/>
    <w:rsid w:val="00C201A9"/>
    <w:rsid w:val="00C207A0"/>
    <w:rsid w:val="00C20D52"/>
    <w:rsid w:val="00C2147F"/>
    <w:rsid w:val="00C21E6D"/>
    <w:rsid w:val="00C2251B"/>
    <w:rsid w:val="00C22EF6"/>
    <w:rsid w:val="00C231D9"/>
    <w:rsid w:val="00C2371A"/>
    <w:rsid w:val="00C2379A"/>
    <w:rsid w:val="00C239BA"/>
    <w:rsid w:val="00C23AF4"/>
    <w:rsid w:val="00C24012"/>
    <w:rsid w:val="00C2461B"/>
    <w:rsid w:val="00C2615D"/>
    <w:rsid w:val="00C265AF"/>
    <w:rsid w:val="00C27B72"/>
    <w:rsid w:val="00C27DE8"/>
    <w:rsid w:val="00C30507"/>
    <w:rsid w:val="00C309E4"/>
    <w:rsid w:val="00C31724"/>
    <w:rsid w:val="00C327B1"/>
    <w:rsid w:val="00C32A93"/>
    <w:rsid w:val="00C32E06"/>
    <w:rsid w:val="00C33381"/>
    <w:rsid w:val="00C33709"/>
    <w:rsid w:val="00C33EF3"/>
    <w:rsid w:val="00C34B35"/>
    <w:rsid w:val="00C35659"/>
    <w:rsid w:val="00C35F6A"/>
    <w:rsid w:val="00C367CE"/>
    <w:rsid w:val="00C36EB4"/>
    <w:rsid w:val="00C37422"/>
    <w:rsid w:val="00C375BB"/>
    <w:rsid w:val="00C3760A"/>
    <w:rsid w:val="00C37F04"/>
    <w:rsid w:val="00C37F2C"/>
    <w:rsid w:val="00C401EB"/>
    <w:rsid w:val="00C4060C"/>
    <w:rsid w:val="00C40A39"/>
    <w:rsid w:val="00C412A1"/>
    <w:rsid w:val="00C4147B"/>
    <w:rsid w:val="00C41BE2"/>
    <w:rsid w:val="00C423E2"/>
    <w:rsid w:val="00C4250E"/>
    <w:rsid w:val="00C4262A"/>
    <w:rsid w:val="00C42C26"/>
    <w:rsid w:val="00C42FAF"/>
    <w:rsid w:val="00C4396B"/>
    <w:rsid w:val="00C43CF8"/>
    <w:rsid w:val="00C4631F"/>
    <w:rsid w:val="00C46517"/>
    <w:rsid w:val="00C46662"/>
    <w:rsid w:val="00C4697B"/>
    <w:rsid w:val="00C469FB"/>
    <w:rsid w:val="00C46C03"/>
    <w:rsid w:val="00C47645"/>
    <w:rsid w:val="00C47EC2"/>
    <w:rsid w:val="00C50A1B"/>
    <w:rsid w:val="00C50AC9"/>
    <w:rsid w:val="00C50F85"/>
    <w:rsid w:val="00C51585"/>
    <w:rsid w:val="00C527EB"/>
    <w:rsid w:val="00C5338F"/>
    <w:rsid w:val="00C54308"/>
    <w:rsid w:val="00C543C1"/>
    <w:rsid w:val="00C54A32"/>
    <w:rsid w:val="00C54A8C"/>
    <w:rsid w:val="00C54DB6"/>
    <w:rsid w:val="00C555BF"/>
    <w:rsid w:val="00C5566F"/>
    <w:rsid w:val="00C55A21"/>
    <w:rsid w:val="00C55D7A"/>
    <w:rsid w:val="00C55DDE"/>
    <w:rsid w:val="00C55F80"/>
    <w:rsid w:val="00C5672D"/>
    <w:rsid w:val="00C56826"/>
    <w:rsid w:val="00C569ED"/>
    <w:rsid w:val="00C60086"/>
    <w:rsid w:val="00C60BFB"/>
    <w:rsid w:val="00C6126E"/>
    <w:rsid w:val="00C616FE"/>
    <w:rsid w:val="00C61E16"/>
    <w:rsid w:val="00C627AD"/>
    <w:rsid w:val="00C62C91"/>
    <w:rsid w:val="00C62E0A"/>
    <w:rsid w:val="00C62E57"/>
    <w:rsid w:val="00C62E83"/>
    <w:rsid w:val="00C6318D"/>
    <w:rsid w:val="00C633EC"/>
    <w:rsid w:val="00C634D7"/>
    <w:rsid w:val="00C63A8F"/>
    <w:rsid w:val="00C644F5"/>
    <w:rsid w:val="00C645B1"/>
    <w:rsid w:val="00C64B4B"/>
    <w:rsid w:val="00C6583F"/>
    <w:rsid w:val="00C6594A"/>
    <w:rsid w:val="00C660A4"/>
    <w:rsid w:val="00C6610C"/>
    <w:rsid w:val="00C66288"/>
    <w:rsid w:val="00C667E5"/>
    <w:rsid w:val="00C669E5"/>
    <w:rsid w:val="00C66A76"/>
    <w:rsid w:val="00C66DB5"/>
    <w:rsid w:val="00C67374"/>
    <w:rsid w:val="00C67E57"/>
    <w:rsid w:val="00C7036B"/>
    <w:rsid w:val="00C710E3"/>
    <w:rsid w:val="00C71245"/>
    <w:rsid w:val="00C71524"/>
    <w:rsid w:val="00C71A97"/>
    <w:rsid w:val="00C71D33"/>
    <w:rsid w:val="00C722EE"/>
    <w:rsid w:val="00C72ADD"/>
    <w:rsid w:val="00C72F69"/>
    <w:rsid w:val="00C735F2"/>
    <w:rsid w:val="00C740CB"/>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87652"/>
    <w:rsid w:val="00C9094E"/>
    <w:rsid w:val="00C90CFF"/>
    <w:rsid w:val="00C90D7A"/>
    <w:rsid w:val="00C91439"/>
    <w:rsid w:val="00C91691"/>
    <w:rsid w:val="00C91E06"/>
    <w:rsid w:val="00C91E81"/>
    <w:rsid w:val="00C92F74"/>
    <w:rsid w:val="00C9462D"/>
    <w:rsid w:val="00C94D18"/>
    <w:rsid w:val="00C94E8B"/>
    <w:rsid w:val="00C9503F"/>
    <w:rsid w:val="00C9527F"/>
    <w:rsid w:val="00C95E2B"/>
    <w:rsid w:val="00C9632B"/>
    <w:rsid w:val="00C96EA4"/>
    <w:rsid w:val="00C9757C"/>
    <w:rsid w:val="00C97E98"/>
    <w:rsid w:val="00CA00F6"/>
    <w:rsid w:val="00CA01A8"/>
    <w:rsid w:val="00CA03EF"/>
    <w:rsid w:val="00CA0D7F"/>
    <w:rsid w:val="00CA1B15"/>
    <w:rsid w:val="00CA1BA6"/>
    <w:rsid w:val="00CA1D80"/>
    <w:rsid w:val="00CA1EBD"/>
    <w:rsid w:val="00CA2622"/>
    <w:rsid w:val="00CA3354"/>
    <w:rsid w:val="00CA3DA1"/>
    <w:rsid w:val="00CA421E"/>
    <w:rsid w:val="00CA4FC9"/>
    <w:rsid w:val="00CA5AE1"/>
    <w:rsid w:val="00CA5D48"/>
    <w:rsid w:val="00CA6C9E"/>
    <w:rsid w:val="00CA6EC8"/>
    <w:rsid w:val="00CA7713"/>
    <w:rsid w:val="00CA7864"/>
    <w:rsid w:val="00CB0224"/>
    <w:rsid w:val="00CB03BC"/>
    <w:rsid w:val="00CB0B00"/>
    <w:rsid w:val="00CB0D97"/>
    <w:rsid w:val="00CB1BED"/>
    <w:rsid w:val="00CB1FFE"/>
    <w:rsid w:val="00CB2338"/>
    <w:rsid w:val="00CB2AE7"/>
    <w:rsid w:val="00CB38CB"/>
    <w:rsid w:val="00CB3D9C"/>
    <w:rsid w:val="00CB4425"/>
    <w:rsid w:val="00CB4473"/>
    <w:rsid w:val="00CB46A3"/>
    <w:rsid w:val="00CB49CB"/>
    <w:rsid w:val="00CB4B04"/>
    <w:rsid w:val="00CB4C19"/>
    <w:rsid w:val="00CB529B"/>
    <w:rsid w:val="00CB53FC"/>
    <w:rsid w:val="00CB5A50"/>
    <w:rsid w:val="00CB5AFF"/>
    <w:rsid w:val="00CB5B63"/>
    <w:rsid w:val="00CB611A"/>
    <w:rsid w:val="00CB64B2"/>
    <w:rsid w:val="00CB6C06"/>
    <w:rsid w:val="00CC0014"/>
    <w:rsid w:val="00CC00E4"/>
    <w:rsid w:val="00CC0394"/>
    <w:rsid w:val="00CC138B"/>
    <w:rsid w:val="00CC14C0"/>
    <w:rsid w:val="00CC16EE"/>
    <w:rsid w:val="00CC219B"/>
    <w:rsid w:val="00CC21AB"/>
    <w:rsid w:val="00CC24F9"/>
    <w:rsid w:val="00CC2D4D"/>
    <w:rsid w:val="00CC320D"/>
    <w:rsid w:val="00CC3220"/>
    <w:rsid w:val="00CC3237"/>
    <w:rsid w:val="00CC34BD"/>
    <w:rsid w:val="00CC355C"/>
    <w:rsid w:val="00CC37A7"/>
    <w:rsid w:val="00CC4728"/>
    <w:rsid w:val="00CC4751"/>
    <w:rsid w:val="00CC5198"/>
    <w:rsid w:val="00CC51C4"/>
    <w:rsid w:val="00CC5230"/>
    <w:rsid w:val="00CC5902"/>
    <w:rsid w:val="00CC5EE0"/>
    <w:rsid w:val="00CC6714"/>
    <w:rsid w:val="00CC69CF"/>
    <w:rsid w:val="00CC6A4D"/>
    <w:rsid w:val="00CC6CBE"/>
    <w:rsid w:val="00CC73B4"/>
    <w:rsid w:val="00CC77E5"/>
    <w:rsid w:val="00CC79D7"/>
    <w:rsid w:val="00CD0E97"/>
    <w:rsid w:val="00CD1461"/>
    <w:rsid w:val="00CD1803"/>
    <w:rsid w:val="00CD1994"/>
    <w:rsid w:val="00CD1B3C"/>
    <w:rsid w:val="00CD2542"/>
    <w:rsid w:val="00CD2D84"/>
    <w:rsid w:val="00CD2E0F"/>
    <w:rsid w:val="00CD31ED"/>
    <w:rsid w:val="00CD3F74"/>
    <w:rsid w:val="00CD4136"/>
    <w:rsid w:val="00CD4F83"/>
    <w:rsid w:val="00CD5454"/>
    <w:rsid w:val="00CD5BC4"/>
    <w:rsid w:val="00CD7442"/>
    <w:rsid w:val="00CD7822"/>
    <w:rsid w:val="00CD7DE2"/>
    <w:rsid w:val="00CE0FE1"/>
    <w:rsid w:val="00CE12CA"/>
    <w:rsid w:val="00CE13D5"/>
    <w:rsid w:val="00CE1681"/>
    <w:rsid w:val="00CE1954"/>
    <w:rsid w:val="00CE1AD8"/>
    <w:rsid w:val="00CE1C51"/>
    <w:rsid w:val="00CE1CCB"/>
    <w:rsid w:val="00CE2848"/>
    <w:rsid w:val="00CE3468"/>
    <w:rsid w:val="00CE3A8C"/>
    <w:rsid w:val="00CE507B"/>
    <w:rsid w:val="00CE531C"/>
    <w:rsid w:val="00CE55EB"/>
    <w:rsid w:val="00CE5BE2"/>
    <w:rsid w:val="00CE60E6"/>
    <w:rsid w:val="00CE6572"/>
    <w:rsid w:val="00CE6847"/>
    <w:rsid w:val="00CE6EFC"/>
    <w:rsid w:val="00CE713A"/>
    <w:rsid w:val="00CE7BE8"/>
    <w:rsid w:val="00CF0374"/>
    <w:rsid w:val="00CF0533"/>
    <w:rsid w:val="00CF074C"/>
    <w:rsid w:val="00CF07C0"/>
    <w:rsid w:val="00CF0B05"/>
    <w:rsid w:val="00CF183B"/>
    <w:rsid w:val="00CF1A6D"/>
    <w:rsid w:val="00CF1B0F"/>
    <w:rsid w:val="00CF1F58"/>
    <w:rsid w:val="00CF2158"/>
    <w:rsid w:val="00CF3050"/>
    <w:rsid w:val="00CF3591"/>
    <w:rsid w:val="00CF39B9"/>
    <w:rsid w:val="00CF39DF"/>
    <w:rsid w:val="00CF3E84"/>
    <w:rsid w:val="00CF3EFE"/>
    <w:rsid w:val="00CF4606"/>
    <w:rsid w:val="00CF47D5"/>
    <w:rsid w:val="00CF4C38"/>
    <w:rsid w:val="00CF6211"/>
    <w:rsid w:val="00CF6C04"/>
    <w:rsid w:val="00CF7707"/>
    <w:rsid w:val="00CF7CA0"/>
    <w:rsid w:val="00D004FC"/>
    <w:rsid w:val="00D01046"/>
    <w:rsid w:val="00D02166"/>
    <w:rsid w:val="00D02319"/>
    <w:rsid w:val="00D0394A"/>
    <w:rsid w:val="00D0394D"/>
    <w:rsid w:val="00D03B6D"/>
    <w:rsid w:val="00D03D34"/>
    <w:rsid w:val="00D05223"/>
    <w:rsid w:val="00D05361"/>
    <w:rsid w:val="00D054A3"/>
    <w:rsid w:val="00D054B7"/>
    <w:rsid w:val="00D054FE"/>
    <w:rsid w:val="00D05F71"/>
    <w:rsid w:val="00D0605D"/>
    <w:rsid w:val="00D07364"/>
    <w:rsid w:val="00D075DC"/>
    <w:rsid w:val="00D079AC"/>
    <w:rsid w:val="00D10032"/>
    <w:rsid w:val="00D1170D"/>
    <w:rsid w:val="00D11B32"/>
    <w:rsid w:val="00D11D76"/>
    <w:rsid w:val="00D11FA9"/>
    <w:rsid w:val="00D12648"/>
    <w:rsid w:val="00D12698"/>
    <w:rsid w:val="00D12701"/>
    <w:rsid w:val="00D128A0"/>
    <w:rsid w:val="00D1396E"/>
    <w:rsid w:val="00D142CA"/>
    <w:rsid w:val="00D147AF"/>
    <w:rsid w:val="00D14B30"/>
    <w:rsid w:val="00D14E64"/>
    <w:rsid w:val="00D15717"/>
    <w:rsid w:val="00D15FCF"/>
    <w:rsid w:val="00D1600E"/>
    <w:rsid w:val="00D162E0"/>
    <w:rsid w:val="00D16ABE"/>
    <w:rsid w:val="00D16D4A"/>
    <w:rsid w:val="00D16DB7"/>
    <w:rsid w:val="00D17120"/>
    <w:rsid w:val="00D177CF"/>
    <w:rsid w:val="00D17F2F"/>
    <w:rsid w:val="00D2029C"/>
    <w:rsid w:val="00D204BF"/>
    <w:rsid w:val="00D21ACC"/>
    <w:rsid w:val="00D21BAD"/>
    <w:rsid w:val="00D2221D"/>
    <w:rsid w:val="00D22229"/>
    <w:rsid w:val="00D2232B"/>
    <w:rsid w:val="00D2372E"/>
    <w:rsid w:val="00D2397A"/>
    <w:rsid w:val="00D24198"/>
    <w:rsid w:val="00D242AF"/>
    <w:rsid w:val="00D24885"/>
    <w:rsid w:val="00D24CBA"/>
    <w:rsid w:val="00D262DE"/>
    <w:rsid w:val="00D266FE"/>
    <w:rsid w:val="00D26902"/>
    <w:rsid w:val="00D26B78"/>
    <w:rsid w:val="00D26D57"/>
    <w:rsid w:val="00D27166"/>
    <w:rsid w:val="00D27230"/>
    <w:rsid w:val="00D27F3F"/>
    <w:rsid w:val="00D30022"/>
    <w:rsid w:val="00D30C2E"/>
    <w:rsid w:val="00D31483"/>
    <w:rsid w:val="00D31A2C"/>
    <w:rsid w:val="00D31B70"/>
    <w:rsid w:val="00D328EB"/>
    <w:rsid w:val="00D3393B"/>
    <w:rsid w:val="00D34211"/>
    <w:rsid w:val="00D348E2"/>
    <w:rsid w:val="00D34A69"/>
    <w:rsid w:val="00D3546C"/>
    <w:rsid w:val="00D35C45"/>
    <w:rsid w:val="00D369C6"/>
    <w:rsid w:val="00D37FE8"/>
    <w:rsid w:val="00D41893"/>
    <w:rsid w:val="00D420CA"/>
    <w:rsid w:val="00D4222A"/>
    <w:rsid w:val="00D422FE"/>
    <w:rsid w:val="00D42E84"/>
    <w:rsid w:val="00D43C19"/>
    <w:rsid w:val="00D4466B"/>
    <w:rsid w:val="00D45327"/>
    <w:rsid w:val="00D45817"/>
    <w:rsid w:val="00D46691"/>
    <w:rsid w:val="00D476A9"/>
    <w:rsid w:val="00D47AEF"/>
    <w:rsid w:val="00D500CD"/>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575"/>
    <w:rsid w:val="00D558E7"/>
    <w:rsid w:val="00D55E2B"/>
    <w:rsid w:val="00D5675E"/>
    <w:rsid w:val="00D56975"/>
    <w:rsid w:val="00D56FA0"/>
    <w:rsid w:val="00D570A6"/>
    <w:rsid w:val="00D571D8"/>
    <w:rsid w:val="00D575C2"/>
    <w:rsid w:val="00D57823"/>
    <w:rsid w:val="00D57A5C"/>
    <w:rsid w:val="00D57E2A"/>
    <w:rsid w:val="00D601DC"/>
    <w:rsid w:val="00D605E3"/>
    <w:rsid w:val="00D607C2"/>
    <w:rsid w:val="00D60B3D"/>
    <w:rsid w:val="00D60CAD"/>
    <w:rsid w:val="00D61611"/>
    <w:rsid w:val="00D62159"/>
    <w:rsid w:val="00D6346B"/>
    <w:rsid w:val="00D63978"/>
    <w:rsid w:val="00D63E22"/>
    <w:rsid w:val="00D642FB"/>
    <w:rsid w:val="00D64766"/>
    <w:rsid w:val="00D64F63"/>
    <w:rsid w:val="00D64F69"/>
    <w:rsid w:val="00D65BA1"/>
    <w:rsid w:val="00D65D2C"/>
    <w:rsid w:val="00D679CF"/>
    <w:rsid w:val="00D71FA3"/>
    <w:rsid w:val="00D72472"/>
    <w:rsid w:val="00D7260F"/>
    <w:rsid w:val="00D73429"/>
    <w:rsid w:val="00D73F1F"/>
    <w:rsid w:val="00D74267"/>
    <w:rsid w:val="00D74750"/>
    <w:rsid w:val="00D74800"/>
    <w:rsid w:val="00D7515D"/>
    <w:rsid w:val="00D75516"/>
    <w:rsid w:val="00D75E8B"/>
    <w:rsid w:val="00D75F78"/>
    <w:rsid w:val="00D76178"/>
    <w:rsid w:val="00D76C80"/>
    <w:rsid w:val="00D76E43"/>
    <w:rsid w:val="00D76E4D"/>
    <w:rsid w:val="00D772BE"/>
    <w:rsid w:val="00D7792F"/>
    <w:rsid w:val="00D77BED"/>
    <w:rsid w:val="00D77D8F"/>
    <w:rsid w:val="00D808DE"/>
    <w:rsid w:val="00D80F0B"/>
    <w:rsid w:val="00D81A24"/>
    <w:rsid w:val="00D81DF1"/>
    <w:rsid w:val="00D82D47"/>
    <w:rsid w:val="00D83154"/>
    <w:rsid w:val="00D841C3"/>
    <w:rsid w:val="00D8420B"/>
    <w:rsid w:val="00D847D7"/>
    <w:rsid w:val="00D84870"/>
    <w:rsid w:val="00D84EE2"/>
    <w:rsid w:val="00D85822"/>
    <w:rsid w:val="00D85B0E"/>
    <w:rsid w:val="00D85C0C"/>
    <w:rsid w:val="00D85F2F"/>
    <w:rsid w:val="00D85FB3"/>
    <w:rsid w:val="00D86A30"/>
    <w:rsid w:val="00D872B6"/>
    <w:rsid w:val="00D90B52"/>
    <w:rsid w:val="00D90BC4"/>
    <w:rsid w:val="00D90D6E"/>
    <w:rsid w:val="00D911D9"/>
    <w:rsid w:val="00D92DBE"/>
    <w:rsid w:val="00D92FAF"/>
    <w:rsid w:val="00D933B0"/>
    <w:rsid w:val="00D9357A"/>
    <w:rsid w:val="00D9378B"/>
    <w:rsid w:val="00D93B2F"/>
    <w:rsid w:val="00D93D41"/>
    <w:rsid w:val="00D944BD"/>
    <w:rsid w:val="00D94AF5"/>
    <w:rsid w:val="00D95261"/>
    <w:rsid w:val="00D956AE"/>
    <w:rsid w:val="00D95F1D"/>
    <w:rsid w:val="00D961D7"/>
    <w:rsid w:val="00D96327"/>
    <w:rsid w:val="00D96FF6"/>
    <w:rsid w:val="00DA04B7"/>
    <w:rsid w:val="00DA0C4B"/>
    <w:rsid w:val="00DA177E"/>
    <w:rsid w:val="00DA2166"/>
    <w:rsid w:val="00DA3112"/>
    <w:rsid w:val="00DA32A0"/>
    <w:rsid w:val="00DA38FD"/>
    <w:rsid w:val="00DA40F7"/>
    <w:rsid w:val="00DA4793"/>
    <w:rsid w:val="00DA4C27"/>
    <w:rsid w:val="00DA4E2E"/>
    <w:rsid w:val="00DA57A9"/>
    <w:rsid w:val="00DA60E9"/>
    <w:rsid w:val="00DA71E9"/>
    <w:rsid w:val="00DB0312"/>
    <w:rsid w:val="00DB0A91"/>
    <w:rsid w:val="00DB0D9A"/>
    <w:rsid w:val="00DB13BA"/>
    <w:rsid w:val="00DB2172"/>
    <w:rsid w:val="00DB2297"/>
    <w:rsid w:val="00DB27AA"/>
    <w:rsid w:val="00DB2A55"/>
    <w:rsid w:val="00DB2D39"/>
    <w:rsid w:val="00DB2DE9"/>
    <w:rsid w:val="00DB3858"/>
    <w:rsid w:val="00DB50B6"/>
    <w:rsid w:val="00DB59A4"/>
    <w:rsid w:val="00DB60C3"/>
    <w:rsid w:val="00DB6446"/>
    <w:rsid w:val="00DB6B0C"/>
    <w:rsid w:val="00DB6C68"/>
    <w:rsid w:val="00DB7674"/>
    <w:rsid w:val="00DB7D58"/>
    <w:rsid w:val="00DC04EC"/>
    <w:rsid w:val="00DC0551"/>
    <w:rsid w:val="00DC0BFF"/>
    <w:rsid w:val="00DC0FBC"/>
    <w:rsid w:val="00DC1075"/>
    <w:rsid w:val="00DC1C9E"/>
    <w:rsid w:val="00DC244B"/>
    <w:rsid w:val="00DC2F55"/>
    <w:rsid w:val="00DC3F21"/>
    <w:rsid w:val="00DC40C6"/>
    <w:rsid w:val="00DC4639"/>
    <w:rsid w:val="00DC4700"/>
    <w:rsid w:val="00DC4CA2"/>
    <w:rsid w:val="00DC54CA"/>
    <w:rsid w:val="00DC574C"/>
    <w:rsid w:val="00DC575C"/>
    <w:rsid w:val="00DC5F05"/>
    <w:rsid w:val="00DC6091"/>
    <w:rsid w:val="00DC63EF"/>
    <w:rsid w:val="00DC6452"/>
    <w:rsid w:val="00DC662D"/>
    <w:rsid w:val="00DC680B"/>
    <w:rsid w:val="00DC727C"/>
    <w:rsid w:val="00DC7CD4"/>
    <w:rsid w:val="00DC7F99"/>
    <w:rsid w:val="00DD0156"/>
    <w:rsid w:val="00DD2056"/>
    <w:rsid w:val="00DD2304"/>
    <w:rsid w:val="00DD2714"/>
    <w:rsid w:val="00DD27A9"/>
    <w:rsid w:val="00DD2BA4"/>
    <w:rsid w:val="00DD3DF1"/>
    <w:rsid w:val="00DD566A"/>
    <w:rsid w:val="00DD5A13"/>
    <w:rsid w:val="00DD7E82"/>
    <w:rsid w:val="00DE0460"/>
    <w:rsid w:val="00DE0996"/>
    <w:rsid w:val="00DE0D67"/>
    <w:rsid w:val="00DE0E33"/>
    <w:rsid w:val="00DE1587"/>
    <w:rsid w:val="00DE25F1"/>
    <w:rsid w:val="00DE2E6F"/>
    <w:rsid w:val="00DE346B"/>
    <w:rsid w:val="00DE3807"/>
    <w:rsid w:val="00DE3AFF"/>
    <w:rsid w:val="00DE3CD3"/>
    <w:rsid w:val="00DE426D"/>
    <w:rsid w:val="00DE4842"/>
    <w:rsid w:val="00DE4D55"/>
    <w:rsid w:val="00DE566A"/>
    <w:rsid w:val="00DE5740"/>
    <w:rsid w:val="00DE595B"/>
    <w:rsid w:val="00DE5C84"/>
    <w:rsid w:val="00DE677F"/>
    <w:rsid w:val="00DE7235"/>
    <w:rsid w:val="00DE741F"/>
    <w:rsid w:val="00DE78E6"/>
    <w:rsid w:val="00DF003C"/>
    <w:rsid w:val="00DF00C4"/>
    <w:rsid w:val="00DF03C0"/>
    <w:rsid w:val="00DF0B08"/>
    <w:rsid w:val="00DF15C5"/>
    <w:rsid w:val="00DF24AF"/>
    <w:rsid w:val="00DF346F"/>
    <w:rsid w:val="00DF37AA"/>
    <w:rsid w:val="00DF43D8"/>
    <w:rsid w:val="00DF4F07"/>
    <w:rsid w:val="00DF51AC"/>
    <w:rsid w:val="00DF5ABB"/>
    <w:rsid w:val="00DF5DC1"/>
    <w:rsid w:val="00DF6A52"/>
    <w:rsid w:val="00DF6F71"/>
    <w:rsid w:val="00DF7568"/>
    <w:rsid w:val="00DF7BBC"/>
    <w:rsid w:val="00DF7DF1"/>
    <w:rsid w:val="00E0000A"/>
    <w:rsid w:val="00E00EDC"/>
    <w:rsid w:val="00E0103B"/>
    <w:rsid w:val="00E01218"/>
    <w:rsid w:val="00E014B0"/>
    <w:rsid w:val="00E01926"/>
    <w:rsid w:val="00E01A5C"/>
    <w:rsid w:val="00E02846"/>
    <w:rsid w:val="00E029A8"/>
    <w:rsid w:val="00E0353F"/>
    <w:rsid w:val="00E04255"/>
    <w:rsid w:val="00E04606"/>
    <w:rsid w:val="00E0481E"/>
    <w:rsid w:val="00E057E9"/>
    <w:rsid w:val="00E05FAC"/>
    <w:rsid w:val="00E06252"/>
    <w:rsid w:val="00E0667A"/>
    <w:rsid w:val="00E06F59"/>
    <w:rsid w:val="00E06FB2"/>
    <w:rsid w:val="00E07011"/>
    <w:rsid w:val="00E07370"/>
    <w:rsid w:val="00E07FA6"/>
    <w:rsid w:val="00E1006A"/>
    <w:rsid w:val="00E10398"/>
    <w:rsid w:val="00E104A6"/>
    <w:rsid w:val="00E1057F"/>
    <w:rsid w:val="00E10EB2"/>
    <w:rsid w:val="00E113DD"/>
    <w:rsid w:val="00E12686"/>
    <w:rsid w:val="00E12770"/>
    <w:rsid w:val="00E12813"/>
    <w:rsid w:val="00E12DF7"/>
    <w:rsid w:val="00E132BC"/>
    <w:rsid w:val="00E13F9C"/>
    <w:rsid w:val="00E1416A"/>
    <w:rsid w:val="00E1478D"/>
    <w:rsid w:val="00E1664A"/>
    <w:rsid w:val="00E16EBE"/>
    <w:rsid w:val="00E17080"/>
    <w:rsid w:val="00E17082"/>
    <w:rsid w:val="00E17603"/>
    <w:rsid w:val="00E201A8"/>
    <w:rsid w:val="00E213C6"/>
    <w:rsid w:val="00E21544"/>
    <w:rsid w:val="00E21D9C"/>
    <w:rsid w:val="00E2215C"/>
    <w:rsid w:val="00E230D1"/>
    <w:rsid w:val="00E231FB"/>
    <w:rsid w:val="00E23848"/>
    <w:rsid w:val="00E238AD"/>
    <w:rsid w:val="00E239F7"/>
    <w:rsid w:val="00E24126"/>
    <w:rsid w:val="00E24613"/>
    <w:rsid w:val="00E247EE"/>
    <w:rsid w:val="00E24B28"/>
    <w:rsid w:val="00E24B2D"/>
    <w:rsid w:val="00E25322"/>
    <w:rsid w:val="00E25443"/>
    <w:rsid w:val="00E2603B"/>
    <w:rsid w:val="00E26808"/>
    <w:rsid w:val="00E271BC"/>
    <w:rsid w:val="00E27525"/>
    <w:rsid w:val="00E27A0B"/>
    <w:rsid w:val="00E3045E"/>
    <w:rsid w:val="00E319DB"/>
    <w:rsid w:val="00E31BFE"/>
    <w:rsid w:val="00E31D46"/>
    <w:rsid w:val="00E32822"/>
    <w:rsid w:val="00E32EA4"/>
    <w:rsid w:val="00E335C1"/>
    <w:rsid w:val="00E33C62"/>
    <w:rsid w:val="00E3529D"/>
    <w:rsid w:val="00E355F4"/>
    <w:rsid w:val="00E357F3"/>
    <w:rsid w:val="00E35888"/>
    <w:rsid w:val="00E36F07"/>
    <w:rsid w:val="00E3701C"/>
    <w:rsid w:val="00E376A3"/>
    <w:rsid w:val="00E37806"/>
    <w:rsid w:val="00E37E54"/>
    <w:rsid w:val="00E40044"/>
    <w:rsid w:val="00E410C3"/>
    <w:rsid w:val="00E4153C"/>
    <w:rsid w:val="00E415BE"/>
    <w:rsid w:val="00E41EFB"/>
    <w:rsid w:val="00E42839"/>
    <w:rsid w:val="00E42A52"/>
    <w:rsid w:val="00E42A8F"/>
    <w:rsid w:val="00E42C25"/>
    <w:rsid w:val="00E43167"/>
    <w:rsid w:val="00E43A75"/>
    <w:rsid w:val="00E447EF"/>
    <w:rsid w:val="00E44911"/>
    <w:rsid w:val="00E44AE2"/>
    <w:rsid w:val="00E44B36"/>
    <w:rsid w:val="00E44E9E"/>
    <w:rsid w:val="00E450A5"/>
    <w:rsid w:val="00E4597A"/>
    <w:rsid w:val="00E45F0A"/>
    <w:rsid w:val="00E46C32"/>
    <w:rsid w:val="00E471EE"/>
    <w:rsid w:val="00E474EA"/>
    <w:rsid w:val="00E47C04"/>
    <w:rsid w:val="00E50019"/>
    <w:rsid w:val="00E501E2"/>
    <w:rsid w:val="00E503D5"/>
    <w:rsid w:val="00E51083"/>
    <w:rsid w:val="00E51479"/>
    <w:rsid w:val="00E51B08"/>
    <w:rsid w:val="00E51EC8"/>
    <w:rsid w:val="00E521A2"/>
    <w:rsid w:val="00E5288D"/>
    <w:rsid w:val="00E53235"/>
    <w:rsid w:val="00E53930"/>
    <w:rsid w:val="00E53D1A"/>
    <w:rsid w:val="00E542C7"/>
    <w:rsid w:val="00E545D9"/>
    <w:rsid w:val="00E54B76"/>
    <w:rsid w:val="00E55655"/>
    <w:rsid w:val="00E56E7F"/>
    <w:rsid w:val="00E57586"/>
    <w:rsid w:val="00E5767A"/>
    <w:rsid w:val="00E5795A"/>
    <w:rsid w:val="00E57BE7"/>
    <w:rsid w:val="00E57C38"/>
    <w:rsid w:val="00E57C60"/>
    <w:rsid w:val="00E60631"/>
    <w:rsid w:val="00E60A22"/>
    <w:rsid w:val="00E60DB4"/>
    <w:rsid w:val="00E60EC2"/>
    <w:rsid w:val="00E61468"/>
    <w:rsid w:val="00E61952"/>
    <w:rsid w:val="00E61C45"/>
    <w:rsid w:val="00E6227A"/>
    <w:rsid w:val="00E625F2"/>
    <w:rsid w:val="00E63612"/>
    <w:rsid w:val="00E637C1"/>
    <w:rsid w:val="00E63852"/>
    <w:rsid w:val="00E63F2A"/>
    <w:rsid w:val="00E64056"/>
    <w:rsid w:val="00E64AEC"/>
    <w:rsid w:val="00E64F32"/>
    <w:rsid w:val="00E64F7B"/>
    <w:rsid w:val="00E650C8"/>
    <w:rsid w:val="00E6685A"/>
    <w:rsid w:val="00E67946"/>
    <w:rsid w:val="00E67DA6"/>
    <w:rsid w:val="00E67E8E"/>
    <w:rsid w:val="00E701C8"/>
    <w:rsid w:val="00E70E01"/>
    <w:rsid w:val="00E71EF4"/>
    <w:rsid w:val="00E71FEC"/>
    <w:rsid w:val="00E723C1"/>
    <w:rsid w:val="00E72928"/>
    <w:rsid w:val="00E729DB"/>
    <w:rsid w:val="00E72B32"/>
    <w:rsid w:val="00E73629"/>
    <w:rsid w:val="00E73B18"/>
    <w:rsid w:val="00E742F5"/>
    <w:rsid w:val="00E74528"/>
    <w:rsid w:val="00E74A9B"/>
    <w:rsid w:val="00E74ADC"/>
    <w:rsid w:val="00E75C7C"/>
    <w:rsid w:val="00E76497"/>
    <w:rsid w:val="00E76F7C"/>
    <w:rsid w:val="00E772B9"/>
    <w:rsid w:val="00E77486"/>
    <w:rsid w:val="00E7776E"/>
    <w:rsid w:val="00E80050"/>
    <w:rsid w:val="00E80787"/>
    <w:rsid w:val="00E80895"/>
    <w:rsid w:val="00E80D39"/>
    <w:rsid w:val="00E8109C"/>
    <w:rsid w:val="00E814FE"/>
    <w:rsid w:val="00E81753"/>
    <w:rsid w:val="00E81860"/>
    <w:rsid w:val="00E831D6"/>
    <w:rsid w:val="00E83723"/>
    <w:rsid w:val="00E8478E"/>
    <w:rsid w:val="00E8487A"/>
    <w:rsid w:val="00E854B0"/>
    <w:rsid w:val="00E85969"/>
    <w:rsid w:val="00E85BE4"/>
    <w:rsid w:val="00E85CAF"/>
    <w:rsid w:val="00E87619"/>
    <w:rsid w:val="00E877BE"/>
    <w:rsid w:val="00E87B32"/>
    <w:rsid w:val="00E90E9A"/>
    <w:rsid w:val="00E90F6D"/>
    <w:rsid w:val="00E91A3F"/>
    <w:rsid w:val="00E91B0C"/>
    <w:rsid w:val="00E92C21"/>
    <w:rsid w:val="00E931DE"/>
    <w:rsid w:val="00E937C4"/>
    <w:rsid w:val="00E93884"/>
    <w:rsid w:val="00E9426D"/>
    <w:rsid w:val="00E942FD"/>
    <w:rsid w:val="00E94661"/>
    <w:rsid w:val="00E95385"/>
    <w:rsid w:val="00E95484"/>
    <w:rsid w:val="00E955F8"/>
    <w:rsid w:val="00E958B5"/>
    <w:rsid w:val="00E95CDE"/>
    <w:rsid w:val="00E960C9"/>
    <w:rsid w:val="00E96799"/>
    <w:rsid w:val="00E96BEB"/>
    <w:rsid w:val="00E96F98"/>
    <w:rsid w:val="00E971C9"/>
    <w:rsid w:val="00E97903"/>
    <w:rsid w:val="00E97B05"/>
    <w:rsid w:val="00E97BE2"/>
    <w:rsid w:val="00E97D6F"/>
    <w:rsid w:val="00EA0188"/>
    <w:rsid w:val="00EA1677"/>
    <w:rsid w:val="00EA1759"/>
    <w:rsid w:val="00EA1ED2"/>
    <w:rsid w:val="00EA2238"/>
    <w:rsid w:val="00EA241A"/>
    <w:rsid w:val="00EA2F59"/>
    <w:rsid w:val="00EA4BA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737"/>
    <w:rsid w:val="00EB282A"/>
    <w:rsid w:val="00EB3017"/>
    <w:rsid w:val="00EB3D42"/>
    <w:rsid w:val="00EB45C8"/>
    <w:rsid w:val="00EB47B1"/>
    <w:rsid w:val="00EB5E3D"/>
    <w:rsid w:val="00EB610C"/>
    <w:rsid w:val="00EB6506"/>
    <w:rsid w:val="00EB7DBA"/>
    <w:rsid w:val="00EC05A5"/>
    <w:rsid w:val="00EC1A38"/>
    <w:rsid w:val="00EC2840"/>
    <w:rsid w:val="00EC2B11"/>
    <w:rsid w:val="00EC3E51"/>
    <w:rsid w:val="00EC436A"/>
    <w:rsid w:val="00EC4F2C"/>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611"/>
    <w:rsid w:val="00ED5ABD"/>
    <w:rsid w:val="00ED5B01"/>
    <w:rsid w:val="00ED5F43"/>
    <w:rsid w:val="00ED5F70"/>
    <w:rsid w:val="00ED5FAF"/>
    <w:rsid w:val="00ED624A"/>
    <w:rsid w:val="00ED6540"/>
    <w:rsid w:val="00ED700D"/>
    <w:rsid w:val="00ED72E3"/>
    <w:rsid w:val="00ED762C"/>
    <w:rsid w:val="00EE11A4"/>
    <w:rsid w:val="00EE143D"/>
    <w:rsid w:val="00EE165C"/>
    <w:rsid w:val="00EE1E8B"/>
    <w:rsid w:val="00EE24F7"/>
    <w:rsid w:val="00EE2D1B"/>
    <w:rsid w:val="00EE4023"/>
    <w:rsid w:val="00EE4ABD"/>
    <w:rsid w:val="00EE542E"/>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1FD0"/>
    <w:rsid w:val="00EF2C3D"/>
    <w:rsid w:val="00EF350B"/>
    <w:rsid w:val="00EF3E5A"/>
    <w:rsid w:val="00EF46CC"/>
    <w:rsid w:val="00EF4932"/>
    <w:rsid w:val="00EF4C18"/>
    <w:rsid w:val="00EF4D8E"/>
    <w:rsid w:val="00EF505C"/>
    <w:rsid w:val="00EF55AB"/>
    <w:rsid w:val="00EF59C0"/>
    <w:rsid w:val="00EF5A2E"/>
    <w:rsid w:val="00EF6443"/>
    <w:rsid w:val="00EF6614"/>
    <w:rsid w:val="00EF68D7"/>
    <w:rsid w:val="00EF6AD9"/>
    <w:rsid w:val="00EF6BCB"/>
    <w:rsid w:val="00EF73EB"/>
    <w:rsid w:val="00EF7B7A"/>
    <w:rsid w:val="00EF7CB3"/>
    <w:rsid w:val="00F000F9"/>
    <w:rsid w:val="00F0047F"/>
    <w:rsid w:val="00F00B4A"/>
    <w:rsid w:val="00F0111E"/>
    <w:rsid w:val="00F01177"/>
    <w:rsid w:val="00F01C36"/>
    <w:rsid w:val="00F01E6B"/>
    <w:rsid w:val="00F02281"/>
    <w:rsid w:val="00F02590"/>
    <w:rsid w:val="00F0295C"/>
    <w:rsid w:val="00F02DC2"/>
    <w:rsid w:val="00F0315C"/>
    <w:rsid w:val="00F0381E"/>
    <w:rsid w:val="00F0420C"/>
    <w:rsid w:val="00F045C3"/>
    <w:rsid w:val="00F04F33"/>
    <w:rsid w:val="00F05223"/>
    <w:rsid w:val="00F0618A"/>
    <w:rsid w:val="00F06386"/>
    <w:rsid w:val="00F065B7"/>
    <w:rsid w:val="00F06A06"/>
    <w:rsid w:val="00F0719F"/>
    <w:rsid w:val="00F076C5"/>
    <w:rsid w:val="00F07D34"/>
    <w:rsid w:val="00F10146"/>
    <w:rsid w:val="00F10D59"/>
    <w:rsid w:val="00F11543"/>
    <w:rsid w:val="00F115BD"/>
    <w:rsid w:val="00F115F2"/>
    <w:rsid w:val="00F11D92"/>
    <w:rsid w:val="00F11ECD"/>
    <w:rsid w:val="00F125BB"/>
    <w:rsid w:val="00F127F8"/>
    <w:rsid w:val="00F12D9B"/>
    <w:rsid w:val="00F12DBC"/>
    <w:rsid w:val="00F13693"/>
    <w:rsid w:val="00F137BF"/>
    <w:rsid w:val="00F13CF6"/>
    <w:rsid w:val="00F15518"/>
    <w:rsid w:val="00F155AF"/>
    <w:rsid w:val="00F15D30"/>
    <w:rsid w:val="00F160A4"/>
    <w:rsid w:val="00F16426"/>
    <w:rsid w:val="00F16767"/>
    <w:rsid w:val="00F16A71"/>
    <w:rsid w:val="00F16BC0"/>
    <w:rsid w:val="00F17298"/>
    <w:rsid w:val="00F17C7C"/>
    <w:rsid w:val="00F20130"/>
    <w:rsid w:val="00F20150"/>
    <w:rsid w:val="00F20655"/>
    <w:rsid w:val="00F20A15"/>
    <w:rsid w:val="00F21029"/>
    <w:rsid w:val="00F22AFF"/>
    <w:rsid w:val="00F2313A"/>
    <w:rsid w:val="00F231D9"/>
    <w:rsid w:val="00F23DEC"/>
    <w:rsid w:val="00F24607"/>
    <w:rsid w:val="00F24D08"/>
    <w:rsid w:val="00F24D8B"/>
    <w:rsid w:val="00F259F7"/>
    <w:rsid w:val="00F2601C"/>
    <w:rsid w:val="00F265F3"/>
    <w:rsid w:val="00F268B4"/>
    <w:rsid w:val="00F2713F"/>
    <w:rsid w:val="00F277CD"/>
    <w:rsid w:val="00F27BB2"/>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28E"/>
    <w:rsid w:val="00F37967"/>
    <w:rsid w:val="00F409EC"/>
    <w:rsid w:val="00F41914"/>
    <w:rsid w:val="00F42405"/>
    <w:rsid w:val="00F43EC6"/>
    <w:rsid w:val="00F43F9C"/>
    <w:rsid w:val="00F442AF"/>
    <w:rsid w:val="00F44F60"/>
    <w:rsid w:val="00F450E8"/>
    <w:rsid w:val="00F452F2"/>
    <w:rsid w:val="00F455E0"/>
    <w:rsid w:val="00F472F5"/>
    <w:rsid w:val="00F473E5"/>
    <w:rsid w:val="00F47C47"/>
    <w:rsid w:val="00F50443"/>
    <w:rsid w:val="00F5095F"/>
    <w:rsid w:val="00F50A26"/>
    <w:rsid w:val="00F50D0F"/>
    <w:rsid w:val="00F50FF8"/>
    <w:rsid w:val="00F514E9"/>
    <w:rsid w:val="00F51D38"/>
    <w:rsid w:val="00F51FF0"/>
    <w:rsid w:val="00F52591"/>
    <w:rsid w:val="00F530FA"/>
    <w:rsid w:val="00F54638"/>
    <w:rsid w:val="00F54952"/>
    <w:rsid w:val="00F54B7A"/>
    <w:rsid w:val="00F561CB"/>
    <w:rsid w:val="00F56272"/>
    <w:rsid w:val="00F56505"/>
    <w:rsid w:val="00F56B5B"/>
    <w:rsid w:val="00F56D09"/>
    <w:rsid w:val="00F56E01"/>
    <w:rsid w:val="00F56FA5"/>
    <w:rsid w:val="00F573E8"/>
    <w:rsid w:val="00F5746B"/>
    <w:rsid w:val="00F574F9"/>
    <w:rsid w:val="00F575C9"/>
    <w:rsid w:val="00F6028D"/>
    <w:rsid w:val="00F608D9"/>
    <w:rsid w:val="00F6091F"/>
    <w:rsid w:val="00F60A11"/>
    <w:rsid w:val="00F614B5"/>
    <w:rsid w:val="00F61A6D"/>
    <w:rsid w:val="00F61E86"/>
    <w:rsid w:val="00F62426"/>
    <w:rsid w:val="00F62997"/>
    <w:rsid w:val="00F62ED9"/>
    <w:rsid w:val="00F63B46"/>
    <w:rsid w:val="00F640CF"/>
    <w:rsid w:val="00F64C0E"/>
    <w:rsid w:val="00F651C1"/>
    <w:rsid w:val="00F65696"/>
    <w:rsid w:val="00F65E14"/>
    <w:rsid w:val="00F670E2"/>
    <w:rsid w:val="00F670E9"/>
    <w:rsid w:val="00F6737B"/>
    <w:rsid w:val="00F675A5"/>
    <w:rsid w:val="00F70273"/>
    <w:rsid w:val="00F70F29"/>
    <w:rsid w:val="00F72BBC"/>
    <w:rsid w:val="00F73384"/>
    <w:rsid w:val="00F74133"/>
    <w:rsid w:val="00F754E6"/>
    <w:rsid w:val="00F7606D"/>
    <w:rsid w:val="00F764F6"/>
    <w:rsid w:val="00F768F2"/>
    <w:rsid w:val="00F76A8C"/>
    <w:rsid w:val="00F76E56"/>
    <w:rsid w:val="00F76F98"/>
    <w:rsid w:val="00F77415"/>
    <w:rsid w:val="00F77A69"/>
    <w:rsid w:val="00F77FB3"/>
    <w:rsid w:val="00F801FE"/>
    <w:rsid w:val="00F80297"/>
    <w:rsid w:val="00F805A8"/>
    <w:rsid w:val="00F80B24"/>
    <w:rsid w:val="00F814CC"/>
    <w:rsid w:val="00F816CA"/>
    <w:rsid w:val="00F81ECF"/>
    <w:rsid w:val="00F82217"/>
    <w:rsid w:val="00F832BE"/>
    <w:rsid w:val="00F83792"/>
    <w:rsid w:val="00F839A9"/>
    <w:rsid w:val="00F83C13"/>
    <w:rsid w:val="00F83C86"/>
    <w:rsid w:val="00F844C5"/>
    <w:rsid w:val="00F847CB"/>
    <w:rsid w:val="00F84FC8"/>
    <w:rsid w:val="00F86329"/>
    <w:rsid w:val="00F866DD"/>
    <w:rsid w:val="00F86717"/>
    <w:rsid w:val="00F877A2"/>
    <w:rsid w:val="00F87912"/>
    <w:rsid w:val="00F87A4C"/>
    <w:rsid w:val="00F87E7A"/>
    <w:rsid w:val="00F901DC"/>
    <w:rsid w:val="00F908EE"/>
    <w:rsid w:val="00F90A83"/>
    <w:rsid w:val="00F9125C"/>
    <w:rsid w:val="00F924F0"/>
    <w:rsid w:val="00F9255C"/>
    <w:rsid w:val="00F93ED7"/>
    <w:rsid w:val="00F93F8C"/>
    <w:rsid w:val="00F94C14"/>
    <w:rsid w:val="00F97649"/>
    <w:rsid w:val="00F97702"/>
    <w:rsid w:val="00FA03A5"/>
    <w:rsid w:val="00FA03D4"/>
    <w:rsid w:val="00FA1577"/>
    <w:rsid w:val="00FA15E1"/>
    <w:rsid w:val="00FA2A73"/>
    <w:rsid w:val="00FA406E"/>
    <w:rsid w:val="00FA45D3"/>
    <w:rsid w:val="00FA463F"/>
    <w:rsid w:val="00FA48A9"/>
    <w:rsid w:val="00FA4F8B"/>
    <w:rsid w:val="00FA54D9"/>
    <w:rsid w:val="00FA57EE"/>
    <w:rsid w:val="00FA5BBE"/>
    <w:rsid w:val="00FA707F"/>
    <w:rsid w:val="00FA71E1"/>
    <w:rsid w:val="00FB0990"/>
    <w:rsid w:val="00FB0D2E"/>
    <w:rsid w:val="00FB0EB5"/>
    <w:rsid w:val="00FB1301"/>
    <w:rsid w:val="00FB16C7"/>
    <w:rsid w:val="00FB231C"/>
    <w:rsid w:val="00FB2403"/>
    <w:rsid w:val="00FB246B"/>
    <w:rsid w:val="00FB2B0F"/>
    <w:rsid w:val="00FB2D5C"/>
    <w:rsid w:val="00FB4B64"/>
    <w:rsid w:val="00FB4EFB"/>
    <w:rsid w:val="00FB5784"/>
    <w:rsid w:val="00FB5968"/>
    <w:rsid w:val="00FB614A"/>
    <w:rsid w:val="00FB66A6"/>
    <w:rsid w:val="00FB6979"/>
    <w:rsid w:val="00FB6F80"/>
    <w:rsid w:val="00FB7132"/>
    <w:rsid w:val="00FB780A"/>
    <w:rsid w:val="00FB7EB2"/>
    <w:rsid w:val="00FC0367"/>
    <w:rsid w:val="00FC18B3"/>
    <w:rsid w:val="00FC27F9"/>
    <w:rsid w:val="00FC35AB"/>
    <w:rsid w:val="00FC3839"/>
    <w:rsid w:val="00FC3EE1"/>
    <w:rsid w:val="00FC4B4F"/>
    <w:rsid w:val="00FC5FB1"/>
    <w:rsid w:val="00FC60D1"/>
    <w:rsid w:val="00FC6EBA"/>
    <w:rsid w:val="00FC7EC6"/>
    <w:rsid w:val="00FC7F5A"/>
    <w:rsid w:val="00FD01A9"/>
    <w:rsid w:val="00FD1524"/>
    <w:rsid w:val="00FD16C1"/>
    <w:rsid w:val="00FD1DB9"/>
    <w:rsid w:val="00FD202C"/>
    <w:rsid w:val="00FD272B"/>
    <w:rsid w:val="00FD2EDC"/>
    <w:rsid w:val="00FD306F"/>
    <w:rsid w:val="00FD3942"/>
    <w:rsid w:val="00FD443E"/>
    <w:rsid w:val="00FD5B51"/>
    <w:rsid w:val="00FD6C6B"/>
    <w:rsid w:val="00FD75E0"/>
    <w:rsid w:val="00FD78FC"/>
    <w:rsid w:val="00FD7945"/>
    <w:rsid w:val="00FD7A69"/>
    <w:rsid w:val="00FD7D97"/>
    <w:rsid w:val="00FE02FA"/>
    <w:rsid w:val="00FE068E"/>
    <w:rsid w:val="00FE0A68"/>
    <w:rsid w:val="00FE0FD7"/>
    <w:rsid w:val="00FE2660"/>
    <w:rsid w:val="00FE2965"/>
    <w:rsid w:val="00FE29CF"/>
    <w:rsid w:val="00FE2C1E"/>
    <w:rsid w:val="00FE2EE6"/>
    <w:rsid w:val="00FE423D"/>
    <w:rsid w:val="00FE4276"/>
    <w:rsid w:val="00FE4B32"/>
    <w:rsid w:val="00FE4B39"/>
    <w:rsid w:val="00FE4F5D"/>
    <w:rsid w:val="00FE51B4"/>
    <w:rsid w:val="00FE54C4"/>
    <w:rsid w:val="00FE56D7"/>
    <w:rsid w:val="00FE5A55"/>
    <w:rsid w:val="00FE5D09"/>
    <w:rsid w:val="00FE5D5F"/>
    <w:rsid w:val="00FE65A1"/>
    <w:rsid w:val="00FE66FB"/>
    <w:rsid w:val="00FE6706"/>
    <w:rsid w:val="00FE6977"/>
    <w:rsid w:val="00FE69F1"/>
    <w:rsid w:val="00FE6A16"/>
    <w:rsid w:val="00FE6BEF"/>
    <w:rsid w:val="00FE7102"/>
    <w:rsid w:val="00FE76DA"/>
    <w:rsid w:val="00FE7E00"/>
    <w:rsid w:val="00FF040C"/>
    <w:rsid w:val="00FF07FA"/>
    <w:rsid w:val="00FF0B21"/>
    <w:rsid w:val="00FF227D"/>
    <w:rsid w:val="00FF34E1"/>
    <w:rsid w:val="00FF4546"/>
    <w:rsid w:val="00FF5756"/>
    <w:rsid w:val="00FF57D3"/>
    <w:rsid w:val="00FF5921"/>
    <w:rsid w:val="00FF5BF0"/>
    <w:rsid w:val="00FF617A"/>
    <w:rsid w:val="00FF6A85"/>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uiPriority w:val="99"/>
    <w:rsid w:val="00D575C2"/>
  </w:style>
  <w:style w:type="character" w:styleId="Strong">
    <w:name w:val="Strong"/>
    <w:basedOn w:val="DefaultParagraphFont"/>
    <w:uiPriority w:val="22"/>
    <w:qFormat/>
    <w:rsid w:val="007D0DDD"/>
    <w:rPr>
      <w:b/>
      <w:bCs/>
    </w:rPr>
  </w:style>
  <w:style w:type="table" w:styleId="PlainTable4">
    <w:name w:val="Plain Table 4"/>
    <w:basedOn w:val="TableNormal"/>
    <w:uiPriority w:val="44"/>
    <w:rsid w:val="00C7124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66554893">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47716862">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098863732">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07466675">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12876577">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18" Type="http://schemas.openxmlformats.org/officeDocument/2006/relationships/image" Target="media/image9.tiff"/><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image" Target="media/image8.tiff"/><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tif"/><Relationship Id="rId28" Type="http://schemas.openxmlformats.org/officeDocument/2006/relationships/header" Target="header3.xml"/><Relationship Id="rId10" Type="http://schemas.openxmlformats.org/officeDocument/2006/relationships/image" Target="media/image2.tif"/><Relationship Id="rId19" Type="http://schemas.openxmlformats.org/officeDocument/2006/relationships/image" Target="media/image10.tiff"/><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yperlink" Target="https://gdc.cddis.eosdis.nasa.gov/pub/gnss/data/daily" TargetMode="External"/><Relationship Id="rId22" Type="http://schemas.openxmlformats.org/officeDocument/2006/relationships/image" Target="media/image13.tiff"/><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02EEB31-E12E-3B46-8B77-834AA0489D4C}">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5718</Words>
  <Characters>91323</Characters>
  <Application>Microsoft Office Word</Application>
  <DocSecurity>0</DocSecurity>
  <Lines>3382</Lines>
  <Paragraphs>2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9-04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H2qrLchW"/&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y fmtid="{D5CDD505-2E9C-101B-9397-08002B2CF9AE}" pid="9" name="grammarly_documentId">
    <vt:lpwstr>documentId_4078</vt:lpwstr>
  </property>
  <property fmtid="{D5CDD505-2E9C-101B-9397-08002B2CF9AE}" pid="10" name="grammarly_documentContext">
    <vt:lpwstr>{"goals":[],"domain":"general","emotions":[],"dialect":"american"}</vt:lpwstr>
  </property>
</Properties>
</file>